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42176D" w14:textId="4C689FCB" w:rsidR="00897D44" w:rsidRDefault="00EA241B">
      <w:pPr>
        <w:rPr>
          <w:b/>
          <w:bCs/>
        </w:rPr>
      </w:pPr>
      <w:r w:rsidRPr="00E753EC">
        <w:rPr>
          <w:b/>
          <w:bCs/>
        </w:rPr>
        <w:t>Introduction:</w:t>
      </w:r>
    </w:p>
    <w:p w14:paraId="0FA198E3" w14:textId="77777777" w:rsidR="004A5599" w:rsidRDefault="004A5599" w:rsidP="000C534B">
      <w:r w:rsidRPr="004A5599">
        <w:t>Sensory motor deficiency may occur in individuals who have suffered nervous system damage, such as brain or spinal cord injuries, resulting in hemiparesis. This condition can significantly hinder their ability to carry out daily activities. Therefore, the recovery process becomes essential in restoring their sense of touch and proprioception, as it plays a vital role in improving their overall lifestyle.</w:t>
      </w:r>
    </w:p>
    <w:p w14:paraId="0A3B8252" w14:textId="67054828" w:rsidR="00FD3C67" w:rsidRDefault="00A61E60" w:rsidP="000C534B">
      <w:r w:rsidRPr="00A61E60">
        <w:t xml:space="preserve">Motor dysfunction related to the nervous system can stem from various causes, </w:t>
      </w:r>
      <w:r w:rsidR="00EF320A">
        <w:t xml:space="preserve">including, </w:t>
      </w:r>
      <w:r w:rsidRPr="00A61E60">
        <w:t>cerebral palsy</w:t>
      </w:r>
      <w:r>
        <w:t xml:space="preserve"> </w:t>
      </w:r>
      <w:r w:rsidR="00096638">
        <w:fldChar w:fldCharType="begin"/>
      </w:r>
      <w:r w:rsidR="00F76173">
        <w:instrText xml:space="preserve"> ADDIN ZOTERO_ITEM CSL_CITATION {"citationID":"qHHMli4s","properties":{"formattedCitation":"(Poitras {\\i{}et al.}, 2021)","plainCitation":"(Poitras et al., 2021)","noteIndex":0},"citationItems":[{"id":78,"uris":["http://zotero.org/users/local/bxy3x0Si/items/DFKK6TTQ"],"itemData":{"id":78,"type":"article-journal","abstract":"People living with cerebral palsy (CP) exhibit motor and sensory impairments that affect unimanual and bimanual functions. The importance of sensory functions for motor control is well known, but the association between motor and sensory functions remains unclear in people living with CP. The objective of this systematic review was to characterize the relationship between sensory deficits and upper limb motor function in individuals living with CP. Methods: Five databases were screened. The inclusion criteria were: (1) including people living with CP, (2) reporting measurements of upper limb motor and sensory functions. A qualitative analysis of the studies’ level of evidence was done. Results: Thirty-three articles were included. Twenty-five articles evaluated tactile functions, 10 proprioceptive functions and 7 visual functions; 31 of the articles reported on unimanual functions and 17 of them reported on bimanual functions. Tactile functions showed a moderate to high association; it was not possible to reach definitive conclusions for proprioceptive and visual functions. Conclusions: The heterogeneity of the results limits the ability to draw definitive conclusions. Further studies should aim to perform more comprehensive assessments of motor and sensory functions, to determine the relative contribution of various sensory modalities to simple and more complex motor functions.","container-title":"Brain Sciences","DOI":"10.3390/brainsci11060744","ISSN":"2076-3425","issue":"6","journalAbbreviation":"Brain Sci","note":"PMID: 34205153\nPMCID: PMC8227331","page":"744","source":"PubMed Central","title":"Impact of Sensory Deficits on Upper Limb Motor Performance in Individuals with Cerebral Palsy: A Systematic Review","title-short":"Impact of Sensory Deficits on Upper Limb Motor Performance in Individuals with Cerebral Palsy","volume":"11","author":[{"family":"Poitras","given":"Isabelle"},{"family":"Martinie","given":"Ophélie"},{"family":"Robert","given":"Maxime T."},{"family":"Campeau-Lecours","given":"Alexandre"},{"family":"Mercier","given":"Catherine"}],"issued":{"date-parts":[["2021",6,3]]}}}],"schema":"https://github.com/citation-style-language/schema/raw/master/csl-citation.json"} </w:instrText>
      </w:r>
      <w:r w:rsidR="00096638">
        <w:fldChar w:fldCharType="separate"/>
      </w:r>
      <w:r w:rsidR="00F76173" w:rsidRPr="00F76173">
        <w:rPr>
          <w:rFonts w:ascii="Calibri" w:hAnsi="Calibri" w:cs="Calibri"/>
          <w:kern w:val="0"/>
          <w:szCs w:val="24"/>
        </w:rPr>
        <w:t xml:space="preserve">(Poitras </w:t>
      </w:r>
      <w:r w:rsidR="00F76173" w:rsidRPr="00F76173">
        <w:rPr>
          <w:rFonts w:ascii="Calibri" w:hAnsi="Calibri" w:cs="Calibri"/>
          <w:i/>
          <w:iCs/>
          <w:kern w:val="0"/>
          <w:szCs w:val="24"/>
        </w:rPr>
        <w:t>et al.</w:t>
      </w:r>
      <w:r w:rsidR="00F76173" w:rsidRPr="00F76173">
        <w:rPr>
          <w:rFonts w:ascii="Calibri" w:hAnsi="Calibri" w:cs="Calibri"/>
          <w:kern w:val="0"/>
          <w:szCs w:val="24"/>
        </w:rPr>
        <w:t>, 2021)</w:t>
      </w:r>
      <w:r w:rsidR="00096638">
        <w:fldChar w:fldCharType="end"/>
      </w:r>
      <w:r w:rsidR="002F3BFE">
        <w:t xml:space="preserve">, </w:t>
      </w:r>
      <w:r w:rsidRPr="00A61E60">
        <w:t>spinal cord injury, multiple sclerosis</w:t>
      </w:r>
      <w:r>
        <w:t xml:space="preserve"> </w:t>
      </w:r>
      <w:r w:rsidR="00BF2BB0">
        <w:fldChar w:fldCharType="begin"/>
      </w:r>
      <w:r w:rsidR="00F76173">
        <w:instrText xml:space="preserve"> ADDIN ZOTERO_ITEM CSL_CITATION {"citationID":"dtEDJl1x","properties":{"formattedCitation":"(Adamovich {\\i{}et al.}, 2009)","plainCitation":"(Adamovich et al., 2009)","noteIndex":0},"citationItems":[{"id":17,"uris":["http://zotero.org/users/local/bxy3x0Si/items/PTFYTPAL"],"itemData":{"id":17,"type":"article-journal","abstract":"Recent experimental evidence suggests that rapid advancement of virtual reality (VR) technologies has great potential for the development of novel strategies for sensorimotor training in neurorehabilitation. We discuss what the adaptive and engaging virtual environments can provide for massive and intensive sensorimotor stimulation needed to induce brain reorganization. Second, discrepancies between the veridical and virtual feedback can be introduced in VR to facilitate activation of targeted brain networks, which in turn can potentially speed up the recovery process. Here we review the existing experimental evidence regarding the beneficial effects of training in virtual environments on the recovery of function in the areas of gait, upper extremity function and balance, in various patient populations. We also discuss possible mechanisms underlying these effects. We feel that future research in the area of virtual rehabilitation should follow several important paths. Imaging studies to evaluate the effects of sensory manipulation on brain activation patterns and the effect of various training parameters on long term changes in brain function are needed to guide future clinical inquiry. Larger clinical studies are also needed to establish the efficacy of sensorimotor rehabilitation using VR approaches in various clinical populations and most importantly, to identify VR training parameters that are associated with optimal transfer into real-world functional improvements.","container-title":"NeuroRehabilitation","DOI":"10.3233/NRE-2009-0497","ISSN":"1053-8135","issue":"1","journalAbbreviation":"NeuroRehabilitation","note":"PMID: 19713617\nPMCID: PMC2819065","page":"29","source":"PubMed Central","title":"Sensorimotor Training in Virtual Reality: A Review","title-short":"Sensorimotor Training in Virtual Reality","volume":"25","author":[{"family":"Adamovich","given":"Sergei V."},{"family":"Fluet","given":"Gerard G."},{"family":"Tunik","given":"Eugene"},{"family":"Merians","given":"Alma S."}],"issued":{"date-parts":[["2009"]]}}}],"schema":"https://github.com/citation-style-language/schema/raw/master/csl-citation.json"} </w:instrText>
      </w:r>
      <w:r w:rsidR="00BF2BB0">
        <w:fldChar w:fldCharType="separate"/>
      </w:r>
      <w:r w:rsidR="00F76173" w:rsidRPr="00F76173">
        <w:rPr>
          <w:rFonts w:ascii="Calibri" w:hAnsi="Calibri" w:cs="Calibri"/>
          <w:kern w:val="0"/>
          <w:szCs w:val="24"/>
        </w:rPr>
        <w:t xml:space="preserve">(Adamovich </w:t>
      </w:r>
      <w:r w:rsidR="00F76173" w:rsidRPr="00F76173">
        <w:rPr>
          <w:rFonts w:ascii="Calibri" w:hAnsi="Calibri" w:cs="Calibri"/>
          <w:i/>
          <w:iCs/>
          <w:kern w:val="0"/>
          <w:szCs w:val="24"/>
        </w:rPr>
        <w:t>et al.</w:t>
      </w:r>
      <w:r w:rsidR="00F76173" w:rsidRPr="00F76173">
        <w:rPr>
          <w:rFonts w:ascii="Calibri" w:hAnsi="Calibri" w:cs="Calibri"/>
          <w:kern w:val="0"/>
          <w:szCs w:val="24"/>
        </w:rPr>
        <w:t>, 2009)</w:t>
      </w:r>
      <w:r w:rsidR="00BF2BB0">
        <w:fldChar w:fldCharType="end"/>
      </w:r>
      <w:r w:rsidR="00BF2BB0">
        <w:t xml:space="preserve">, </w:t>
      </w:r>
      <w:r w:rsidRPr="00A61E60">
        <w:t xml:space="preserve">traumatic brain injury </w:t>
      </w:r>
      <w:r w:rsidR="006972BB">
        <w:fldChar w:fldCharType="begin"/>
      </w:r>
      <w:r w:rsidR="00F76173">
        <w:instrText xml:space="preserve"> ADDIN ZOTERO_ITEM CSL_CITATION {"citationID":"YojHRATp","properties":{"formattedCitation":"(Subramanian {\\i{}et al.}, 2022)","plainCitation":"(Subramanian et al., 2022)","noteIndex":0},"citationItems":[{"id":111,"uris":["http://zotero.org/users/local/bxy3x0Si/items/98WT9R5A"],"itemData":{"id":111,"type":"article-journal","abstract":"Background\nTraumatic brain injury (TBI) is a leading cause of adult morbidity and mortality. Individuals with TBI have impairments in both cognitive and motor domains. Motor improvements post-TBI are attributable to adaptive neuroplasticity and motor learning. Majority of the studies focus on remediation of balance and mobility issues. There is limited understanding on the use of interventions for upper limb (UL) motor improvements in this population.\nObjective\nWe examined the evidence regarding the effectiveness of different interventions to augment UL motor improvement after a TBI.\nMethods\nWe systematically examined the evidence published in English from 1990–2020. The modified Downs and Black checklist helped assess study quality (total score: 28). Studies were classified as excellent: 24–28, good: 19–23, fair: 14–18, and poor: ≤13 in quality. Effect sizes helped quantify intervention effectiveness.\nResults\nTwenty-three studies were retrieved. Study quality was excellent (n = 1), good (n = 5) or fair (n = 17). Interventions used included strategies to decrease muscle tone (n = 6), constraint induced movement therapy (n = 4), virtual reality gaming (n = 5), non-invasive stimulation (n = 3), arm motor ability training (n = 1), stem cell transplant (n = 1), task-oriented training (n = 2), and feedback provision (n = 1). Motor impairment outcomes included Fugl-Meyer Assessment, Modified Ashworth Scale, and kinematic outcomes (error and movement straightness). Activity limitation outcomes included Wolf Motor Function Test and Motor Activity Log (MAL). Effect sizes for majority of the interventions ranged from medium (.5-.79) to large (≥.8). Only ten studies included retention testing.\nConclusion\nThere is preliminary evidence that using some interventions may enhance UL motor improvement after a TBI. Answers to emergent questions can help select the most appropriate interventions in this population.","container-title":"Neurorehabilitation and Neural Repair","DOI":"10.1177/15459683211056662","ISSN":"1545-9683","issue":"1","journalAbbreviation":"Neurorehabil Neural Repair","language":"en","note":"publisher: SAGE Publications Inc STM","page":"17-37","source":"SAGE Journals","title":"Upper Limb Motor Improvement after Traumatic Brain Injury: Systematic Review of Interventions","title-short":"Upper Limb Motor Improvement after Traumatic Brain Injury","volume":"36","author":[{"family":"Subramanian","given":"Sandeep K."},{"family":"Fountain","given":"Melinda K."},{"family":"Hood","given":"Ashley F."},{"family":"Verduzco-Gutierrez","given":"Monica"}],"issued":{"date-parts":[["2022",1,1]]}}}],"schema":"https://github.com/citation-style-language/schema/raw/master/csl-citation.json"} </w:instrText>
      </w:r>
      <w:r w:rsidR="006972BB">
        <w:fldChar w:fldCharType="separate"/>
      </w:r>
      <w:r w:rsidR="00F76173" w:rsidRPr="00F76173">
        <w:rPr>
          <w:rFonts w:ascii="Calibri" w:hAnsi="Calibri" w:cs="Calibri"/>
          <w:kern w:val="0"/>
          <w:szCs w:val="24"/>
        </w:rPr>
        <w:t xml:space="preserve">(Subramanian </w:t>
      </w:r>
      <w:r w:rsidR="00F76173" w:rsidRPr="00F76173">
        <w:rPr>
          <w:rFonts w:ascii="Calibri" w:hAnsi="Calibri" w:cs="Calibri"/>
          <w:i/>
          <w:iCs/>
          <w:kern w:val="0"/>
          <w:szCs w:val="24"/>
        </w:rPr>
        <w:t>et al.</w:t>
      </w:r>
      <w:r w:rsidR="00F76173" w:rsidRPr="00F76173">
        <w:rPr>
          <w:rFonts w:ascii="Calibri" w:hAnsi="Calibri" w:cs="Calibri"/>
          <w:kern w:val="0"/>
          <w:szCs w:val="24"/>
        </w:rPr>
        <w:t>, 2022)</w:t>
      </w:r>
      <w:r w:rsidR="006972BB">
        <w:fldChar w:fldCharType="end"/>
      </w:r>
      <w:r w:rsidR="0092042F">
        <w:t xml:space="preserve">, </w:t>
      </w:r>
      <w:r w:rsidR="00BF2BB0">
        <w:t>a</w:t>
      </w:r>
      <w:r>
        <w:t xml:space="preserve">mong </w:t>
      </w:r>
      <w:r w:rsidR="00BF2BB0">
        <w:t>others</w:t>
      </w:r>
      <w:r w:rsidR="0092042F">
        <w:t xml:space="preserve">. </w:t>
      </w:r>
      <w:r w:rsidR="00AC7063" w:rsidRPr="00AC7063">
        <w:t xml:space="preserve">Nevertheless, </w:t>
      </w:r>
      <w:r w:rsidR="00EF320A">
        <w:t xml:space="preserve">one of the </w:t>
      </w:r>
      <w:r w:rsidR="00AC7063" w:rsidRPr="00AC7063">
        <w:t>primary and prevailing cause of sensory motor dysfunction, particularly affecting the upper limb</w:t>
      </w:r>
      <w:r w:rsidR="00AC7063">
        <w:t>s</w:t>
      </w:r>
      <w:r w:rsidR="00AC7063" w:rsidRPr="00AC7063">
        <w:t xml:space="preserve">, </w:t>
      </w:r>
      <w:r w:rsidR="00EF320A">
        <w:t xml:space="preserve">is </w:t>
      </w:r>
      <w:r w:rsidR="00AC7063" w:rsidRPr="00AC7063">
        <w:t>stroke</w:t>
      </w:r>
      <w:r w:rsidR="00E6475D">
        <w:t xml:space="preserve"> </w:t>
      </w:r>
      <w:r w:rsidR="00E6475D">
        <w:fldChar w:fldCharType="begin"/>
      </w:r>
      <w:r w:rsidR="00F76173">
        <w:instrText xml:space="preserve"> ADDIN ZOTERO_ITEM CSL_CITATION {"citationID":"c7ui62cE","properties":{"formattedCitation":"(Anwer {\\i{}et al.}, 2022)","plainCitation":"(Anwer et al., 2022)","noteIndex":0},"citationItems":[{"id":165,"uris":["http://zotero.org/users/local/bxy3x0Si/items/JNY6JDI4"],"itemData":{"id":165,"type":"article-journal","abstract":"Stroke has been one of the leading causes of disability worldwide and is still a social health issue. Keeping in view the importance of physical rehabilitation of stroke patients, an analytical review has been compiled in which different therapies have been reviewed for their effectiveness, such as functional electric stimulation (FES), noninvasive brain stimulation (NIBS) including transcranial direct current stimulation (t-DCS) and transcranial magnetic stimulation (t-MS), invasive epidural cortical stimulation, virtual reality (VR) rehabilitation, task-oriented therapy, robot-assisted training, tele rehabilitation, and cerebral plasticity for the rehabilitation of upper extremity motor impairment. New therapeutic rehabilitation techniques are also being investigated, such as VR. This literature review mainly focuses on the randomized controlled studies, reviews, and statistical meta-analyses associated with motor rehabilitation after stroke. Moreover, with the increasing prevalence rate and the adverse socio-economic consequences of stroke, a statistical analysis covering its economic factors such as treatment, medication and post-stroke care services, and risk factors (modifiable and non-modifiable) have also been discussed. This review suggests that if the prevalence rate of the disease remains persistent, a considerable increase in the stroke population is expected by 2025, causing a substantial economic burden on society, as the survival rate of stroke is high compared to other diseases. Compared to all the other therapies, VR has now emerged as the modern approach towards rehabilitation motor activity of impaired limbs. A range of randomized controlled studies and experimental trials were reviewed to analyse the effectiveness of VR as a rehabilitative treatment with considerable satisfactory results. However, more clinical controlled trials are required to establish a strong evidence base for VR to be widely accepted as a preferred rehabilitation therapy for stroke.","container-title":"Healthcare","DOI":"10.3390/healthcare10020190","ISSN":"2227-9032","issue":"2","language":"en","license":"http://creativecommons.org/licenses/by/3.0/","note":"number: 2\npublisher: Multidisciplinary Digital Publishing Institute","page":"190","source":"www.mdpi.com","title":"Rehabilitation of Upper Limb Motor Impairment in Stroke: A Narrative Review on the Prevalence, Risk Factors, and Economic Statistics of Stroke and State of the Art Therapies","title-short":"Rehabilitation of Upper Limb Motor Impairment in Stroke","volume":"10","author":[{"family":"Anwer","given":"Saba"},{"family":"Waris","given":"Asim"},{"family":"Gilani","given":"Syed Omer"},{"family":"Iqbal","given":"Javaid"},{"family":"Shaikh","given":"Nusratnaaz"},{"family":"Pujari","given":"Amit N."},{"family":"Niazi","given":"Imran Khan"}],"issued":{"date-parts":[["2022",2]]}}}],"schema":"https://github.com/citation-style-language/schema/raw/master/csl-citation.json"} </w:instrText>
      </w:r>
      <w:r w:rsidR="00E6475D">
        <w:fldChar w:fldCharType="separate"/>
      </w:r>
      <w:r w:rsidR="00F76173" w:rsidRPr="00F76173">
        <w:rPr>
          <w:rFonts w:ascii="Calibri" w:hAnsi="Calibri" w:cs="Calibri"/>
          <w:kern w:val="0"/>
          <w:szCs w:val="24"/>
        </w:rPr>
        <w:t xml:space="preserve">(Anwer </w:t>
      </w:r>
      <w:r w:rsidR="00F76173" w:rsidRPr="00F76173">
        <w:rPr>
          <w:rFonts w:ascii="Calibri" w:hAnsi="Calibri" w:cs="Calibri"/>
          <w:i/>
          <w:iCs/>
          <w:kern w:val="0"/>
          <w:szCs w:val="24"/>
        </w:rPr>
        <w:t>et al.</w:t>
      </w:r>
      <w:r w:rsidR="00F76173" w:rsidRPr="00F76173">
        <w:rPr>
          <w:rFonts w:ascii="Calibri" w:hAnsi="Calibri" w:cs="Calibri"/>
          <w:kern w:val="0"/>
          <w:szCs w:val="24"/>
        </w:rPr>
        <w:t>, 2022)</w:t>
      </w:r>
      <w:r w:rsidR="00E6475D">
        <w:fldChar w:fldCharType="end"/>
      </w:r>
      <w:r w:rsidR="00590B30">
        <w:t xml:space="preserve">. </w:t>
      </w:r>
    </w:p>
    <w:p w14:paraId="58A17553" w14:textId="12C4A6A9" w:rsidR="00B6686F" w:rsidRDefault="006F5689" w:rsidP="006F5689">
      <w:r w:rsidRPr="00DE3D07">
        <w:t>With the global aging of populations, the incidence of strokes is on the rise, leading to an increased demand for rehabilitation services from healthcare organi</w:t>
      </w:r>
      <w:r>
        <w:t>s</w:t>
      </w:r>
      <w:r w:rsidRPr="00DE3D07">
        <w:t xml:space="preserve">ations. Interestingly, there has also been a noticeable </w:t>
      </w:r>
      <w:r>
        <w:t>increase</w:t>
      </w:r>
      <w:r w:rsidRPr="00DE3D07">
        <w:t xml:space="preserve"> in stroke occurrences among adults aged 20 to 64, necessitating additional support for individuals </w:t>
      </w:r>
      <w:r>
        <w:t>experiencing</w:t>
      </w:r>
      <w:r w:rsidRPr="00DE3D07">
        <w:t xml:space="preserve"> the consequences of strokes </w:t>
      </w:r>
      <w:r>
        <w:fldChar w:fldCharType="begin"/>
      </w:r>
      <w:r w:rsidR="00F76173">
        <w:instrText xml:space="preserve"> ADDIN ZOTERO_ITEM CSL_CITATION {"citationID":"BbNERtU5","properties":{"formattedCitation":"(Katan and Luft, 2018)","plainCitation":"(Katan and Luft, 2018)","noteIndex":0},"citationItems":[{"id":113,"uris":["http://zotero.org/users/local/bxy3x0Si/items/WDP93NH7"],"itemData":{"id":113,"type":"article-journal","abstract":"Stroke is the second leading cause of death and a major cause of disability worldwide. Its incidence is increasing because the population ages. In addition, more young people are affected by stroke in low- and middle-income countries. Ischemic stroke is more frequent but hemorrhagic stroke is responsible for more deaths and disability-adjusted life-years lost. Incidence and mortality of stroke differ between countries, geographical regions, and ethnic groups. In high-income countries mainly, improvements in prevention, acute treatment, and neurorehabilitation have led to a substantial decrease in the burden of stroke over the past 30 years. This article reviews the epidemiological and clinical data concerning stroke incidence and burden around the globe.","container-title":"Seminars in Neurology","DOI":"10.1055/s-0038-1649503","ISSN":"0271-8235, 1098-9021","issue":"2","journalAbbreviation":"Semin Neurol","language":"en","license":"Thieme Medical Publishers 333 Seventh Avenue, New York, NY 10001, USA.","note":"publisher: Thieme Medical Publishers","page":"208-211","source":"www.thieme-connect.com","title":"Global Burden of Stroke","volume":"38","author":[{"family":"Katan","given":"Mira"},{"family":"Luft","given":"Andreas"}],"issued":{"date-parts":[["2018",4]]}}}],"schema":"https://github.com/citation-style-language/schema/raw/master/csl-citation.json"} </w:instrText>
      </w:r>
      <w:r>
        <w:fldChar w:fldCharType="separate"/>
      </w:r>
      <w:r w:rsidR="00F76173" w:rsidRPr="00F76173">
        <w:rPr>
          <w:rFonts w:ascii="Calibri" w:hAnsi="Calibri" w:cs="Calibri"/>
        </w:rPr>
        <w:t>(Katan and Luft, 2018)</w:t>
      </w:r>
      <w:r>
        <w:fldChar w:fldCharType="end"/>
      </w:r>
      <w:r>
        <w:t xml:space="preserve">. </w:t>
      </w:r>
      <w:r w:rsidRPr="006F5689">
        <w:t>Importantly, recent studies have revealed a decline in the mortality rate of strokes, primarily due to advancements in healthcare, including improved medicines and better post-stroke care</w:t>
      </w:r>
      <w:r w:rsidR="00992D60">
        <w:t xml:space="preserve"> </w:t>
      </w:r>
      <w:r w:rsidR="001C30E7">
        <w:fldChar w:fldCharType="begin"/>
      </w:r>
      <w:r w:rsidR="00F76173">
        <w:instrText xml:space="preserve"> ADDIN ZOTERO_ITEM CSL_CITATION {"citationID":"Gp4TnF5Z","properties":{"formattedCitation":"(Lackland {\\i{}et al.}, 2014; Seminog {\\i{}et al.}, 2019)","plainCitation":"(Lackland et al., 2014; Seminog et al., 2019)","noteIndex":0},"citationItems":[{"id":120,"uris":["http://zotero.org/users/local/bxy3x0Si/items/4SHUUX8H"],"itemData":{"id":120,"type":"article-journal","abstract":"Background and Purpose—\n\nStroke mortality has been declining since the early 20th century. The reasons for this are not completely understood, although the decline is welcome. As a result of recent striking and more accelerated decreases in stroke mortality, stroke has fallen from the third to the fourth leading cause of death in the United States. This has prompted a detailed assessment of the factors associated with the change in stroke risk and mortality. This statement considers the evidence for factors that have contributed to the decline and how they can be used in the design of future interventions for this major public health burden.\n\nMethods—\n\nWriting group members were nominated by the committee chair and co-chair on the basis of their previous work in relevant topic areas and were approved by the American Heart Association Stroke Council’s Scientific Statements Oversight Committee and the American Heart Association Manuscript Oversight Committee. The writers used systematic literature reviews, references to published clinical and epidemiological studies, morbidity and mortality reports, clinical and public health guidelines, authoritative statements, personal files, and expert opinion to summarize evidence and to indicate gaps in current knowledge. All members of the writing group had the opportunity to comment on this document and approved the final version. The document underwent extensive American Heart Association internal peer review, Stroke Council leadership review, and Scientific Statements Oversight Committee review before consideration and approval by the American Heart Association Science Advisory and Coordinating Committee.\n\nResults—\n\nThe decline in stroke mortality over the past decades represents a major improvement in population health and is observed for both sexes and for all racial/ethnic and age groups. In addition to the overall impact on fewer lives lost to stroke, the major decline in stroke mortality seen among people &lt;65 years of age represents a reduction in years of potential life lost. The decline in mortality results from reduced incidence of stroke and lower case-fatality rates. These significant improvements in stroke outcomes are concurrent with cardiovascular risk factor control interventions. Although it is difficult to calculate specific attributable risk estimates, efforts in hypertension control initiated in the 1970s appear to have had the most substantial influence on the accelerated decline in stroke mortality. Although implemented later, diabetes mellitus and dyslipidemia control and smoking cessation programs, particularly in combination with treatment of hypertension, also appear to have contributed to the decline in stroke mortality. The potential effects of telemedicine and stroke systems of care appear to be strong but have not been in place long enough to indicate their influence on the decline. Other factors had probable effects, but additional studies are needed to determine their contributions.\n\nConclusions—\n\nThe decline in stroke mortality is real and represents a major public health and clinical medicine success story. The repositioning of stroke from third to fourth leading cause of death is the result of true mortality decline and not an increase in mortality from chronic lung disease, which is now the third leading cause of death in the United States. There is strong evidence that the decline can be attributed to a combination of interventions and programs based on scientific findings and implemented with the purpose of reducing stroke risks, the most likely being improved control of hypertension. Thus, research studies and the application of their findings in developing intervention programs have improved the health of the population. The continued application of aggressive evidence-based public health programs and clinical interventions is expected to result in further declines in stroke mortality.","container-title":"Stroke","DOI":"10.1161/01.str.0000437068.30550.cf","issue":"1","note":"publisher: American Heart Association","page":"315-353","source":"ahajournals.org (Atypon)","title":"Factors Influencing the Decline in Stroke Mortality","volume":"45","author":[{"family":"Lackland","given":"Daniel T."},{"family":"Roccella","given":"Edward J."},{"family":"Deutsch","given":"Anne F."},{"family":"Fornage","given":"Myriam"},{"family":"George","given":"Mary G."},{"family":"Howard","given":"George"},{"family":"Kissela","given":"Brett M."},{"family":"Kittner","given":"Steven J."},{"family":"Lichtman","given":"Judith H."},{"family":"Lisabeth","given":"Lynda D."},{"family":"Schwamm","given":"Lee H."},{"family":"Smith","given":"Eric E."},{"family":"Towfighi","given":"Amytis"}],"issued":{"date-parts":[["2014",1]]}}},{"id":117,"uris":["http://zotero.org/users/local/bxy3x0Si/items/9434G2BQ"],"itemData":{"id":117,"type":"article-journal","abstract":"Objectives To study trends in stroke mortality rates, event rates, and case fatality, and to explain the extent to which the reduction in stroke mortality rates was influenced by changes in stroke event rates or case fatality.\nDesign Population based study.\nSetting Person linked routine hospital and mortality data, England.\nParticipants 795 869 adults aged 20 and older who were admitted to hospital with acute stroke or died from stroke.\nMain outcome measures Stroke mortality rates, stroke event rates (stroke admission or stroke death without admission), and case fatality within 30 days after stroke.\nResults Between 2001 and 2010 stroke mortality rates decreased by 55%, stroke event rates by 20%, and case fatality by 40%. The study population included 358 599 (45%) men and 437 270 (55%) women. Average annual change in mortality rate was −6.0% (95% confidence interval −6.2% to −5.8%) in men and −6.1% (−6.3% to −6.0%) in women, in stroke event rate was −1.3% (−1.4% to −1.2%) in men and −2.1% (−2.2 to −2.0) in women, and in case fatality was −4.7% (−4.9% to −4.5%) in men and −4.4% (−4.5% to −4.2%) in women. Mortality and case fatality but not event rate declined in all age groups: the stroke event rate decreased in older people but increased by 2% each year in adults aged 35 to 54 years. Of the total decline in mortality rates, 71% was attributed to the decline in case fatality (78% in men and 66% in women) and the remainder to the reduction in stroke event rates. The contribution of the two factors varied between age groups. Whereas the reduction in mortality rates in people younger than 55 years was due to the reduction in case fatality, in the oldest age group (≥85 years) reductions in case fatality and event rates contributed nearly equally.\nConclusions Declines in case fatality, probably driven by improvements in stroke care, contributed more than declines in event rates to the overall reduction in stroke mortality. Mortality reduction in men and women younger than 55 was solely a result of a decrease in case fatality, whereas stroke event rates increased in the age group 35 to 54 years. The increase in stroke event rates in young adults is a concern. This suggests that stroke prevention needs to be strengthened to reduce the occurrence of stroke in people younger than 55 years.","container-title":"BMJ","DOI":"10.1136/bmj.l1778","ISSN":"0959-8138, 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1122927","page":"l1778","source":"www.bmj.com","title":"Determinants of the decline in mortality from acute stroke in England: linked national database study of 795 869 adults","title-short":"Determinants of the decline in mortality from acute stroke in England","volume":"365","author":[{"family":"Seminog","given":"Olena O."},{"family":"Scarborough","given":"Peter"},{"family":"Wright","given":"F. Lucy"},{"family":"Rayner","given":"Mike"},{"family":"Goldacre","given":"Michael J."}],"issued":{"date-parts":[["2019",5,22]]}}}],"schema":"https://github.com/citation-style-language/schema/raw/master/csl-citation.json"} </w:instrText>
      </w:r>
      <w:r w:rsidR="001C30E7">
        <w:fldChar w:fldCharType="separate"/>
      </w:r>
      <w:r w:rsidR="00F76173" w:rsidRPr="00F76173">
        <w:rPr>
          <w:rFonts w:ascii="Calibri" w:hAnsi="Calibri" w:cs="Calibri"/>
          <w:kern w:val="0"/>
          <w:szCs w:val="24"/>
        </w:rPr>
        <w:t xml:space="preserve">(Lackland </w:t>
      </w:r>
      <w:r w:rsidR="00F76173" w:rsidRPr="00F76173">
        <w:rPr>
          <w:rFonts w:ascii="Calibri" w:hAnsi="Calibri" w:cs="Calibri"/>
          <w:i/>
          <w:iCs/>
          <w:kern w:val="0"/>
          <w:szCs w:val="24"/>
        </w:rPr>
        <w:t>et al.</w:t>
      </w:r>
      <w:r w:rsidR="00F76173" w:rsidRPr="00F76173">
        <w:rPr>
          <w:rFonts w:ascii="Calibri" w:hAnsi="Calibri" w:cs="Calibri"/>
          <w:kern w:val="0"/>
          <w:szCs w:val="24"/>
        </w:rPr>
        <w:t xml:space="preserve">, 2014; Seminog </w:t>
      </w:r>
      <w:r w:rsidR="00F76173" w:rsidRPr="00F76173">
        <w:rPr>
          <w:rFonts w:ascii="Calibri" w:hAnsi="Calibri" w:cs="Calibri"/>
          <w:i/>
          <w:iCs/>
          <w:kern w:val="0"/>
          <w:szCs w:val="24"/>
        </w:rPr>
        <w:t>et al.</w:t>
      </w:r>
      <w:r w:rsidR="00F76173" w:rsidRPr="00F76173">
        <w:rPr>
          <w:rFonts w:ascii="Calibri" w:hAnsi="Calibri" w:cs="Calibri"/>
          <w:kern w:val="0"/>
          <w:szCs w:val="24"/>
        </w:rPr>
        <w:t>, 2019)</w:t>
      </w:r>
      <w:r w:rsidR="001C30E7">
        <w:fldChar w:fldCharType="end"/>
      </w:r>
      <w:r w:rsidRPr="006F5689">
        <w:t>. However, this positive trend places a further strain on healthcare organi</w:t>
      </w:r>
      <w:r>
        <w:t>s</w:t>
      </w:r>
      <w:r w:rsidRPr="006F5689">
        <w:t xml:space="preserve">ations as they </w:t>
      </w:r>
      <w:r>
        <w:t>are r</w:t>
      </w:r>
      <w:r w:rsidR="001C30E7">
        <w:t>equired</w:t>
      </w:r>
      <w:r w:rsidRPr="006F5689">
        <w:t xml:space="preserve"> to maintain accessible care for individuals who have suffered from a stroke</w:t>
      </w:r>
      <w:r w:rsidR="006754D0">
        <w:t xml:space="preserve"> </w:t>
      </w:r>
      <w:r w:rsidR="00A11A52">
        <w:fldChar w:fldCharType="begin"/>
      </w:r>
      <w:r w:rsidR="00F76173">
        <w:instrText xml:space="preserve"> ADDIN ZOTERO_ITEM CSL_CITATION {"citationID":"dQ9glMRE","properties":{"formattedCitation":"(Coupar {\\i{}et al.}, 2012)","plainCitation":"(Coupar et al., 2012)","noteIndex":0},"citationItems":[{"id":126,"uris":["http://zotero.org/users/local/bxy3x0Si/items/UIXJBQ5X"],"itemData":{"id":126,"type":"article-journal","abstract":"After a stroke, upper limb (arm) problems are common and recovery is often limited. This review of four studies with 166 relevant participants, looked at whether participating in home‐based therapy programmes, targeted at the upper limb, could improve performance in activities of daily living (ADL), functional movement of the upper limb, performance in extended ADL and arm motor impairment. In comparison with usual care, home‐based upper limb programmes had no difference in effect on any of the outcomes. In comparison with an upper limb programme based in hospital, we found home‐based upper limb programmes to be no more or no less effective for arm motor impairment outcomes. The evidence in this area is limited. Further research is needed to determine the effects of home‐based therapy programmes.","container-title":"The Cochrane Database of Systematic Reviews","DOI":"10.1002/14651858.CD006755.pub2","ISSN":"1469-493X","issue":"5","journalAbbreviation":"Cochrane Database Syst Rev","note":"PMID: 22592715\nPMCID: PMC6464926","page":"CD006755","source":"PubMed Central","title":"Home‐based therapy programmes for upper limb functional recovery following stroke","volume":"2012","author":[{"family":"Coupar","given":"Fiona"},{"family":"Pollock","given":"Alex"},{"family":"Legg","given":"Lynn A"},{"family":"Sackley","given":"Catherine"},{"family":"Vliet","given":"Paulette","non-dropping-particle":"van"}],"issued":{"date-parts":[["2012",5,16]]}}}],"schema":"https://github.com/citation-style-language/schema/raw/master/csl-citation.json"} </w:instrText>
      </w:r>
      <w:r w:rsidR="00A11A52">
        <w:fldChar w:fldCharType="separate"/>
      </w:r>
      <w:r w:rsidR="00F76173" w:rsidRPr="00F76173">
        <w:rPr>
          <w:rFonts w:ascii="Calibri" w:hAnsi="Calibri" w:cs="Calibri"/>
          <w:kern w:val="0"/>
          <w:szCs w:val="24"/>
        </w:rPr>
        <w:t xml:space="preserve">(Coupar </w:t>
      </w:r>
      <w:r w:rsidR="00F76173" w:rsidRPr="00F76173">
        <w:rPr>
          <w:rFonts w:ascii="Calibri" w:hAnsi="Calibri" w:cs="Calibri"/>
          <w:i/>
          <w:iCs/>
          <w:kern w:val="0"/>
          <w:szCs w:val="24"/>
        </w:rPr>
        <w:t>et al.</w:t>
      </w:r>
      <w:r w:rsidR="00F76173" w:rsidRPr="00F76173">
        <w:rPr>
          <w:rFonts w:ascii="Calibri" w:hAnsi="Calibri" w:cs="Calibri"/>
          <w:kern w:val="0"/>
          <w:szCs w:val="24"/>
        </w:rPr>
        <w:t>, 2012)</w:t>
      </w:r>
      <w:r w:rsidR="00A11A52">
        <w:fldChar w:fldCharType="end"/>
      </w:r>
      <w:r w:rsidR="000E1104">
        <w:t xml:space="preserve">. </w:t>
      </w:r>
      <w:r w:rsidR="008F4524" w:rsidRPr="00D8608C">
        <w:t>As the demand for rehabilitation services increases beyond hospitals, healthcare providers are progressively turning to rehabilitation interventions</w:t>
      </w:r>
      <w:r w:rsidR="00EF320A">
        <w:t xml:space="preserve"> outside of health centres and hospitals</w:t>
      </w:r>
      <w:r w:rsidR="008F4524" w:rsidRPr="00D8608C">
        <w:t xml:space="preserve">. Consequently, this approach results in a decrease in patients' hospital stay duration. </w:t>
      </w:r>
      <w:r w:rsidR="008567FF" w:rsidRPr="008567FF">
        <w:t>This shift aims to accommodate the growing need for rehabilitation while allowing patients to receive necessary care and support in the comfort of their homes</w:t>
      </w:r>
      <w:r w:rsidR="00DC188A">
        <w:t xml:space="preserve"> </w:t>
      </w:r>
      <w:r w:rsidR="0041622C">
        <w:fldChar w:fldCharType="begin"/>
      </w:r>
      <w:r w:rsidR="00F76173">
        <w:instrText xml:space="preserve"> ADDIN ZOTERO_ITEM CSL_CITATION {"citationID":"RInXk0rU","properties":{"formattedCitation":"(Coupar {\\i{}et al.}, 2012)","plainCitation":"(Coupar et al., 2012)","noteIndex":0},"citationItems":[{"id":126,"uris":["http://zotero.org/users/local/bxy3x0Si/items/UIXJBQ5X"],"itemData":{"id":126,"type":"article-journal","abstract":"After a stroke, upper limb (arm) problems are common and recovery is often limited. This review of four studies with 166 relevant participants, looked at whether participating in home‐based therapy programmes, targeted at the upper limb, could improve performance in activities of daily living (ADL), functional movement of the upper limb, performance in extended ADL and arm motor impairment. In comparison with usual care, home‐based upper limb programmes had no difference in effect on any of the outcomes. In comparison with an upper limb programme based in hospital, we found home‐based upper limb programmes to be no more or no less effective for arm motor impairment outcomes. The evidence in this area is limited. Further research is needed to determine the effects of home‐based therapy programmes.","container-title":"The Cochrane Database of Systematic Reviews","DOI":"10.1002/14651858.CD006755.pub2","ISSN":"1469-493X","issue":"5","journalAbbreviation":"Cochrane Database Syst Rev","note":"PMID: 22592715\nPMCID: PMC6464926","page":"CD006755","source":"PubMed Central","title":"Home‐based therapy programmes for upper limb functional recovery following stroke","volume":"2012","author":[{"family":"Coupar","given":"Fiona"},{"family":"Pollock","given":"Alex"},{"family":"Legg","given":"Lynn A"},{"family":"Sackley","given":"Catherine"},{"family":"Vliet","given":"Paulette","non-dropping-particle":"van"}],"issued":{"date-parts":[["2012",5,16]]}}}],"schema":"https://github.com/citation-style-language/schema/raw/master/csl-citation.json"} </w:instrText>
      </w:r>
      <w:r w:rsidR="0041622C">
        <w:fldChar w:fldCharType="separate"/>
      </w:r>
      <w:r w:rsidR="00F76173" w:rsidRPr="00F76173">
        <w:rPr>
          <w:rFonts w:ascii="Calibri" w:hAnsi="Calibri" w:cs="Calibri"/>
          <w:kern w:val="0"/>
          <w:szCs w:val="24"/>
        </w:rPr>
        <w:t xml:space="preserve">(Coupar </w:t>
      </w:r>
      <w:r w:rsidR="00F76173" w:rsidRPr="00F76173">
        <w:rPr>
          <w:rFonts w:ascii="Calibri" w:hAnsi="Calibri" w:cs="Calibri"/>
          <w:i/>
          <w:iCs/>
          <w:kern w:val="0"/>
          <w:szCs w:val="24"/>
        </w:rPr>
        <w:t>et al.</w:t>
      </w:r>
      <w:r w:rsidR="00F76173" w:rsidRPr="00F76173">
        <w:rPr>
          <w:rFonts w:ascii="Calibri" w:hAnsi="Calibri" w:cs="Calibri"/>
          <w:kern w:val="0"/>
          <w:szCs w:val="24"/>
        </w:rPr>
        <w:t>, 2012)</w:t>
      </w:r>
      <w:r w:rsidR="0041622C">
        <w:fldChar w:fldCharType="end"/>
      </w:r>
      <w:r w:rsidR="0016756F">
        <w:t xml:space="preserve">. </w:t>
      </w:r>
    </w:p>
    <w:p w14:paraId="3C8B5964" w14:textId="77777777" w:rsidR="00EF320A" w:rsidRDefault="00045E05" w:rsidP="00EF1131">
      <w:r w:rsidRPr="00045E05">
        <w:t xml:space="preserve">When a person experiences a stroke, their brain's neuron cells are deprived of oxygen and glucose, leading to their death. Among these neurons, those within the motor cortex region play a crucial role in facilitating successful motor control of the upper limbs. Consequently, any damage to neurons in this area results in disrupted communication between the brain and the body, leading to upper limb hemiparesis </w:t>
      </w:r>
      <w:r w:rsidR="00267400">
        <w:fldChar w:fldCharType="begin"/>
      </w:r>
      <w:r w:rsidR="00F76173">
        <w:instrText xml:space="preserve"> ADDIN ZOTERO_ITEM CSL_CITATION {"citationID":"7R6YM9dW","properties":{"formattedCitation":"(Chae {\\i{}et al.}, 2002)","plainCitation":"(Chae et al., 2002)","noteIndex":0},"citationItems":[{"id":163,"uris":["http://zotero.org/users/local/bxy3x0Si/items/DML3N6DW"],"itemData":{"id":163,"type":"article-journal","abstract":"The purpose of this study was to describe the relationship between the delay in initiation and termination of muscle contraction and clinical measures of motor impairment and physical disability in the affected upper limb of patients with hemiparesis. Electromyographic (EMG) activity of 26 long-term survivors of stroke was recorded during isometric wrist flexion and extension. Upper limb motor impairment and disability were assessed with the Fugl-Meyer motor assessment (FMA) and arm motor ability test (AMAT), respectively. Delay in initiation and termination of muscle contraction was significantly prolonged in the paretic arm. However, the delay was not significantly affected by stroke type, stroke level, side of hemiparesis, or presence of aphasia. Delay in initiation and termination of muscle contraction correlated significantly with FMA and AMAT. Abnormally delayed initiation and termination of muscle contraction may contribute to hemiparetic upper limb motor impairment and physical disability in hemiparetic patients.","container-title":"Muscle &amp; Nerve","DOI":"10.1002/mus.10061","ISSN":"0148-639X","issue":"4","journalAbbreviation":"Muscle Nerve","language":"eng","note":"PMID: 11932975","page":"568-575","source":"PubMed","title":"Delay in initiation and termination of muscle contraction, motor impairment, and physical disability in upper limb hemiparesis","volume":"25","author":[{"family":"Chae","given":"John"},{"family":"Yang","given":"Guang"},{"family":"Park","given":"Byung Kyu"},{"family":"Labatia","given":"Ihab"}],"issued":{"date-parts":[["2002",4]]}}}],"schema":"https://github.com/citation-style-language/schema/raw/master/csl-citation.json"} </w:instrText>
      </w:r>
      <w:r w:rsidR="00267400">
        <w:fldChar w:fldCharType="separate"/>
      </w:r>
      <w:r w:rsidR="00F76173" w:rsidRPr="00F76173">
        <w:rPr>
          <w:rFonts w:ascii="Calibri" w:hAnsi="Calibri" w:cs="Calibri"/>
          <w:kern w:val="0"/>
          <w:szCs w:val="24"/>
        </w:rPr>
        <w:t xml:space="preserve">(Chae </w:t>
      </w:r>
      <w:r w:rsidR="00F76173" w:rsidRPr="00F76173">
        <w:rPr>
          <w:rFonts w:ascii="Calibri" w:hAnsi="Calibri" w:cs="Calibri"/>
          <w:i/>
          <w:iCs/>
          <w:kern w:val="0"/>
          <w:szCs w:val="24"/>
        </w:rPr>
        <w:t>et al.</w:t>
      </w:r>
      <w:r w:rsidR="00F76173" w:rsidRPr="00F76173">
        <w:rPr>
          <w:rFonts w:ascii="Calibri" w:hAnsi="Calibri" w:cs="Calibri"/>
          <w:kern w:val="0"/>
          <w:szCs w:val="24"/>
        </w:rPr>
        <w:t>, 2002)</w:t>
      </w:r>
      <w:r w:rsidR="00267400">
        <w:fldChar w:fldCharType="end"/>
      </w:r>
      <w:r w:rsidR="002E6934">
        <w:t>.</w:t>
      </w:r>
      <w:r w:rsidR="00EB6317">
        <w:t xml:space="preserve"> </w:t>
      </w:r>
      <w:r w:rsidR="001F7369">
        <w:t>It</w:t>
      </w:r>
      <w:r w:rsidR="001B629C">
        <w:t>’</w:t>
      </w:r>
      <w:r w:rsidR="001F7369">
        <w:t>s worth noting that</w:t>
      </w:r>
      <w:r w:rsidR="001B629C">
        <w:t xml:space="preserve"> n</w:t>
      </w:r>
      <w:r w:rsidR="00803154">
        <w:t xml:space="preserve">euronal damage can </w:t>
      </w:r>
      <w:r w:rsidR="001B629C">
        <w:t xml:space="preserve">continue to </w:t>
      </w:r>
      <w:r w:rsidR="00803154">
        <w:t>occur for days after</w:t>
      </w:r>
      <w:r w:rsidR="00E2530D">
        <w:t xml:space="preserve"> the stroke has occurred, </w:t>
      </w:r>
      <w:r w:rsidR="00133EDA">
        <w:t xml:space="preserve">this emphasises the </w:t>
      </w:r>
      <w:r w:rsidR="003959E8">
        <w:t xml:space="preserve">importance of starting and maintaining </w:t>
      </w:r>
      <w:r w:rsidR="00E2530D">
        <w:t xml:space="preserve"> </w:t>
      </w:r>
      <w:r w:rsidR="000D7C60">
        <w:t>recovery intervention process</w:t>
      </w:r>
      <w:r w:rsidR="003959E8">
        <w:t xml:space="preserve"> </w:t>
      </w:r>
      <w:r w:rsidR="00CA0967">
        <w:fldChar w:fldCharType="begin"/>
      </w:r>
      <w:r w:rsidR="00F76173">
        <w:instrText xml:space="preserve"> ADDIN ZOTERO_ITEM CSL_CITATION {"citationID":"yXGiE61O","properties":{"formattedCitation":"(Puig, Brenna and Magnus, 2018; Teasell and Mbbs, 2018)","plainCitation":"(Puig, Brenna and Magnus, 2018; Teasell and Mbbs, 2018)","noteIndex":0},"citationItems":[{"id":152,"uris":["http://zotero.org/users/local/bxy3x0Si/items/5LFPAQ33"],"itemData":{"id":152,"type":"article-journal","abstract":"When a main artery of the brain occludes, a cellular response involving multiple cell types follows. Cells directly affected by the lack of glucose and oxygen in the neuronal core die by necrosis. In the periphery surrounding the ischemic core (the so-called penumbra) neurons, astrocytes, microglia, oligodendrocytes, pericytes, and endothelial cells react to detrimental factors such as excitotoxicity, oxidative stress, and inflammation in different ways. The fate of the neurons in this area is multifactorial, and communication between all the players is important for survival. This review focuses on the latest research relating to synaptic loss and the release of apoptotic bodies and other extracellular vesicles for cellular communication in stroke. We also point out possible treatment options related to increasing neuronal survival and regeneration in the penumbra.","container-title":"International Journal of Molecular Sciences","DOI":"10.3390/ijms19092834","ISSN":"1422-0067","issue":"9","journalAbbreviation":"Int J Mol Sci","note":"PMID: 30235837\nPMCID: PMC6164443","page":"2834","source":"PubMed Central","title":"Molecular Communication of a Dying Neuron in Stroke","volume":"19","author":[{"family":"Puig","given":"Berta"},{"family":"Brenna","given":"Santra"},{"family":"Magnus","given":"Tim"}],"issued":{"date-parts":[["2018",9,19]]}}},{"id":170,"uris":["http://zotero.org/users/local/bxy3x0Si/items/ZZWZYKY5"],"itemData":{"id":170,"type":"article-journal","abstract":"Evidence shows that neurological and functional recovery occurs in both the acute and chronic phases post stroke. Rehabilitation has been shown to be most beneficial when started early, although recovery of stroke-related impairments is still possible even years later. Stroke recovery is influenced by a variety of intrinsic and extrinsic factors that influence the likelihood and degree of neurological reorganization. The effects of early initiated rehabilitation, increased therapy intensity, and enriched environments on stroke recovery are of particular interest.","language":"en","source":"Zotero","title":"Background Concepts in Stroke Rehabilitation","author":[{"family":"Teasell","given":"Robert"},{"family":"Mbbs","given":"Norhayati Hussein"}],"issued":{"date-parts":[["2018"]]}}}],"schema":"https://github.com/citation-style-language/schema/raw/master/csl-citation.json"} </w:instrText>
      </w:r>
      <w:r w:rsidR="00CA0967">
        <w:fldChar w:fldCharType="separate"/>
      </w:r>
      <w:r w:rsidR="00F76173" w:rsidRPr="00F76173">
        <w:rPr>
          <w:rFonts w:ascii="Calibri" w:hAnsi="Calibri" w:cs="Calibri"/>
        </w:rPr>
        <w:t>(Puig, Brenna and Magnus, 2018; Teasell and Mbbs, 2018)</w:t>
      </w:r>
      <w:r w:rsidR="00CA0967">
        <w:fldChar w:fldCharType="end"/>
      </w:r>
      <w:r w:rsidR="000D7C60">
        <w:t xml:space="preserve">. </w:t>
      </w:r>
      <w:r w:rsidR="002E6934">
        <w:t xml:space="preserve"> </w:t>
      </w:r>
      <w:r w:rsidR="0095181A" w:rsidRPr="0095181A">
        <w:t>For effective rehabilitation, the damaged neurons must undergo regeneration and reorgani</w:t>
      </w:r>
      <w:r w:rsidR="008044F7">
        <w:t>s</w:t>
      </w:r>
      <w:r w:rsidR="0095181A" w:rsidRPr="0095181A">
        <w:t xml:space="preserve">ation </w:t>
      </w:r>
      <w:r w:rsidR="00ED4AEC">
        <w:t>to create new functional connections</w:t>
      </w:r>
      <w:r w:rsidR="0095181A" w:rsidRPr="0095181A">
        <w:t xml:space="preserve">, which is referred to as brain plasticity. Both animal and human models have demonstrated that engaging in appropriate upper-limb exercises </w:t>
      </w:r>
      <w:r w:rsidR="00011C3E">
        <w:t>promotes</w:t>
      </w:r>
      <w:r w:rsidR="0095181A" w:rsidRPr="0095181A">
        <w:t xml:space="preserve"> increased brain plasticity in the activated brain regions. This heightened plasticity, in turn, leads to improved motor control and learning </w:t>
      </w:r>
      <w:r w:rsidR="00FD031F">
        <w:fldChar w:fldCharType="begin"/>
      </w:r>
      <w:r w:rsidR="00F76173">
        <w:instrText xml:space="preserve"> ADDIN ZOTERO_ITEM CSL_CITATION {"citationID":"nWt8daXD","properties":{"formattedCitation":"(Daly and Ruff, 2007)","plainCitation":"(Daly and Ruff, 2007)","noteIndex":0},"citationItems":[{"id":65,"uris":["http://zotero.org/users/local/bxy3x0Si/items/KP9R98W8"],"itemData":{"id":65,"type":"article-journal","abstract":"For neurorehabilitation to advance from art to science, it must become evidence-based. Historically, there has been a dearth of evidence from which to construct rehabilitation interventions that are properly framed, accurately targeted, and credibly measured. In many instances, evidence of treatment response has not been sufficiently robust to demonstrate a change in function that is clinically, statistically, and economically important. Research evidence of activity-dependent central nervous system (CNS) plasticity and the requisite motor learning principles can be used to construct an efficacious motor recovery intervention. Brain plasticity after stroke refers to the regeneration of brain neuronal structures and/or reorganization of the function of neurons. Not only can CNS structure and function change in response to injury, but also, the changes may be modified by \"activity\". For gait training or upper limb functional training for stroke survivors, the \"activity\" is motor behavior, including coordination and strengthening exercise and functional training that comprise motor learning. Critical principles of motor learning required for CNS activity-dependent plasticity include: close-to-normal movements, muscle activation driving practice of movement; focused attention, repetition of desired movements, and training specificity. The ultimate goal of rehabilitation is to restore function so that a satisfying quality of life can be experienced. Accurate measurement of dysfunction and its underlying impairments are critical to the development of accurately targeted interventions that are sufficiently robust to produce gains, not only in function, but also in quality of life. The Classification of Functioning, Disability, and Health Model (ICF) model of disablement, put forth by the World Health Organization, can provide not only some guidance in measurement level selection, but also can serve as a guide to incorporate function and quality of life enhancement as the ultimate goals of rehabilitation interventions. Based on the evidence and principles of activity-dependent plasticity and motor learning, we developed gait training and upper limb functional training protocols. Guided by the ICF model, we selected and developed measures with characteristics rendering them most likely to capture change in the targeted aspects of intervention, as well as measures having membership not only in the impairment, but also in the functional or life role participation levels contained in the ICF model. We measured response to innovative gait training using a knee flexion coordination measure, coefficient of coordination consistency (ACC) of relative hip/knee (H/K) movement across multiple steps (H/K ACC), and milestones of participation in life role activities. We measured response to upper limb functional training according to measures designed to quantify functional gains in response to treatment targeted at wrist/hand or shoulder elbow training (Arm Motor Ability Test for wrist/hand (AMAT W/H) or shoulder/elbow (AMAT S/E)). We found that there was a statistically significant advantage for adding FES-IM gait training to an otherwise comparable and comprehensive gait training, according to the following measures: H/K ACC, the measure of consistently executed hip/knee coordination during walking; a specific measure of isolated joint knee flexion coordination; and a measure of multiple coordinated gait components. Further, enhanced gains in gait component coordination were robust enough to result in achievement of milestones in participation in life role activities. In the upper limb functional training study, we found that robotics + motor learning (ROB ML; shoulder/elbow robotics practice plus motor learning) produced a statistically significant gain in AMAT S/E; whereas functional electrical stimulation + motor learning (FES ML) did not. We found that FES ML (wrist/hand FES plus motor learning) produced a statistically significant gain in AMAT W/H; whereas ROB ML did not. These results together, support the phenomenon of training specificity in that the most practiced joint movements improved in comparison to joint movements that were practiced at a lesser intensity and frequency. Both ROB ML and FES ML protocols addressed an array of impairments thought to underlie dysfunction. If we are willing to adhere to the ICF model, we accept the challenge that the goal of rehabilitation is life role participation, with functional improvement as in important intermediary step. The ICF model suggests that we intervene at multiple lower levels (e.g., pathology and impairment) in order to improve the higher levels of function and life role participation. The ICF model also suggests that we measure at each level. Not only can we then understand response to treatment at each level, but also, we can begin to understand relationships between levels (e.g., impairment and function). With the ICF model proffering the challenge of restoring life role participation, it then becomes important to design and test interventions that result in impairment gains sufficiently robust to be reflected in functional activities and further, in life role participation. Fortunately, CNS plasticity and associated motor learning principles can serve well as the basis for generating such interventions. These principles were useful in generating both efficacious gait training and efficacious upper limb functional training interventions. These principles led to the use of therapeutic agents (FES and robotics) so that close-to-normal movements could be practiced. These principles supported the use of specific therapeutic agents (BWSTT, FES, and robotics) so that sufficient movement repetition could be provided. These principles also supported incorporation of functional task practice and the demand of attention to task practice within the intervention. The ICF model provided the challenge to restore function and life role participation. The means to that end was provided by principles of CNS plasticity and motor learning.","container-title":"TheScientificWorldJournal","DOI":"10.1100/tsw.2007.299","ISSN":"1537-744X","journalAbbreviation":"ScientificWorldJournal","language":"eng","note":"PMID: 18167618\nPMCID: PMC5901328","page":"2031-2045","source":"PubMed","title":"Construction of efficacious gait and upper limb functional interventions based on brain plasticity evidence and model-based measures for stroke patients","volume":"7","author":[{"family":"Daly","given":"Janis J."},{"family":"Ruff","given":"Robert L."}],"issued":{"date-parts":[["2007",12,20]]}}}],"schema":"https://github.com/citation-style-language/schema/raw/master/csl-citation.json"} </w:instrText>
      </w:r>
      <w:r w:rsidR="00FD031F">
        <w:fldChar w:fldCharType="separate"/>
      </w:r>
      <w:r w:rsidR="00F76173" w:rsidRPr="00F76173">
        <w:rPr>
          <w:rFonts w:ascii="Calibri" w:hAnsi="Calibri" w:cs="Calibri"/>
        </w:rPr>
        <w:t>(Daly and Ruff, 2007)</w:t>
      </w:r>
      <w:r w:rsidR="00FD031F">
        <w:fldChar w:fldCharType="end"/>
      </w:r>
      <w:r w:rsidR="0095181A">
        <w:t xml:space="preserve">. </w:t>
      </w:r>
    </w:p>
    <w:p w14:paraId="10CFBA95" w14:textId="01BFF7A0" w:rsidR="00EF1131" w:rsidRDefault="00EF1131" w:rsidP="00EF1131">
      <w:r w:rsidRPr="00BD7A78">
        <w:t>Achieving the best recovery for the hemiparetic upper limb after a stroke demands significant dedication to a rehabilitation program from patients. However, it is common for patients to struggle with maintaining commitment to their program once they are discharged from the hospita</w:t>
      </w:r>
      <w:r>
        <w:t xml:space="preserve">l </w:t>
      </w:r>
      <w:r>
        <w:fldChar w:fldCharType="begin"/>
      </w:r>
      <w:r w:rsidR="00F76173">
        <w:instrText xml:space="preserve"> ADDIN ZOTERO_ITEM CSL_CITATION {"citationID":"hbW3v9Up","properties":{"formattedCitation":"(Toh, Chia and Fong, 2022)","plainCitation":"(Toh, Chia and Fong, 2022)","noteIndex":0},"citationItems":[{"id":92,"uris":["http://zotero.org/users/local/bxy3x0Si/items/VLGX9I2N"],"itemData":{"id":92,"type":"article-journal","abstract":"Home-based training is an alternative option to provide intensive rehabilitation without costly supervised therapy. Though several studies support the effectiveness of home-based rehabilitation in improving hemiparetic upper limb function in stroke survivors, ...","container-title":"Frontiers in Neurology","DOI":"10.3389/fneur.2022.964196","language":"en","note":"publisher: Frontiers Media SA\nPMID: 36188398","source":"www.ncbi.nlm.nih.gov","title":"Effectiveness of home-based upper limb rehabilitation in stroke survivors: A systematic review and meta-analysis","title-short":"Effectiveness of home-based upper limb rehabilitation in stroke survivors","URL":"https://www.ncbi.nlm.nih.gov/pmc/articles/PMC9521568/","volume":"13","author":[{"family":"Toh","given":"Sharon Fong Mei"},{"family":"Chia","given":"Pei Fen"},{"family":"Fong","given":"Kenneth N. K."}],"accessed":{"date-parts":[["2023",7,25]]},"issued":{"date-parts":[["2022"]]}}}],"schema":"https://github.com/citation-style-language/schema/raw/master/csl-citation.json"} </w:instrText>
      </w:r>
      <w:r>
        <w:fldChar w:fldCharType="separate"/>
      </w:r>
      <w:r w:rsidR="00F76173" w:rsidRPr="00F76173">
        <w:rPr>
          <w:rFonts w:ascii="Calibri" w:hAnsi="Calibri" w:cs="Calibri"/>
        </w:rPr>
        <w:t>(Toh, Chia and Fong, 2022)</w:t>
      </w:r>
      <w:r>
        <w:fldChar w:fldCharType="end"/>
      </w:r>
      <w:r>
        <w:t xml:space="preserve">. </w:t>
      </w:r>
      <w:r w:rsidRPr="00934AAE">
        <w:t>Recent evidence indicates that consistent home-based therapy yields considerable improvements in recovery compared to traditional clinical-based therapy. Moreover, this approach has shown promising results in enhancing the quality of life for stroke patients</w:t>
      </w:r>
      <w:r>
        <w:t xml:space="preserve"> </w:t>
      </w:r>
      <w:r>
        <w:fldChar w:fldCharType="begin"/>
      </w:r>
      <w:r w:rsidR="00F76173">
        <w:instrText xml:space="preserve"> ADDIN ZOTERO_ITEM CSL_CITATION {"citationID":"3hzKZ4wG","properties":{"formattedCitation":"(Toh, Chia and Fong, 2022)","plainCitation":"(Toh, Chia and Fong, 2022)","noteIndex":0},"citationItems":[{"id":92,"uris":["http://zotero.org/users/local/bxy3x0Si/items/VLGX9I2N"],"itemData":{"id":92,"type":"article-journal","abstract":"Home-based training is an alternative option to provide intensive rehabilitation without costly supervised therapy. Though several studies support the effectiveness of home-based rehabilitation in improving hemiparetic upper limb function in stroke survivors, ...","container-title":"Frontiers in Neurology","DOI":"10.3389/fneur.2022.964196","language":"en","note":"publisher: Frontiers Media SA\nPMID: 36188398","source":"www.ncbi.nlm.nih.gov","title":"Effectiveness of home-based upper limb rehabilitation in stroke survivors: A systematic review and meta-analysis","title-short":"Effectiveness of home-based upper limb rehabilitation in stroke survivors","URL":"https://www.ncbi.nlm.nih.gov/pmc/articles/PMC9521568/","volume":"13","author":[{"family":"Toh","given":"Sharon Fong Mei"},{"family":"Chia","given":"Pei Fen"},{"family":"Fong","given":"Kenneth N. K."}],"accessed":{"date-parts":[["2023",7,25]]},"issued":{"date-parts":[["2022"]]}}}],"schema":"https://github.com/citation-style-language/schema/raw/master/csl-citation.json"} </w:instrText>
      </w:r>
      <w:r>
        <w:fldChar w:fldCharType="separate"/>
      </w:r>
      <w:r w:rsidR="00F76173" w:rsidRPr="00F76173">
        <w:rPr>
          <w:rFonts w:ascii="Calibri" w:hAnsi="Calibri" w:cs="Calibri"/>
        </w:rPr>
        <w:t>(Toh, Chia and Fong, 2022)</w:t>
      </w:r>
      <w:r>
        <w:fldChar w:fldCharType="end"/>
      </w:r>
      <w:r>
        <w:t xml:space="preserve">. Therefore, encouraging and supporting patients in adhering to their-home based rehabilitation program is extremely important to ensure optimal recovery. </w:t>
      </w:r>
    </w:p>
    <w:p w14:paraId="6C182328" w14:textId="59F858A6" w:rsidR="002812E2" w:rsidRDefault="00707C03" w:rsidP="00EF1131">
      <w:r>
        <w:lastRenderedPageBreak/>
        <w:t xml:space="preserve">More recently, </w:t>
      </w:r>
      <w:r w:rsidR="00FD7582" w:rsidRPr="00FD7582">
        <w:t>researchers have been exploring and integrating technology into home-based rehabilitation approaches. It is crucial for stroke patients to actively participate in their rehabilitation with intensity and repetition to achieve the best possible recovery</w:t>
      </w:r>
      <w:r w:rsidR="00931585">
        <w:t xml:space="preserve"> </w:t>
      </w:r>
      <w:r w:rsidR="00931585">
        <w:fldChar w:fldCharType="begin"/>
      </w:r>
      <w:r w:rsidR="00F76173">
        <w:instrText xml:space="preserve"> ADDIN ZOTERO_ITEM CSL_CITATION {"citationID":"AYycEJAo","properties":{"formattedCitation":"(Teasell and Mbbs, 2018)","plainCitation":"(Teasell and Mbbs, 2018)","noteIndex":0},"citationItems":[{"id":170,"uris":["http://zotero.org/users/local/bxy3x0Si/items/ZZWZYKY5"],"itemData":{"id":170,"type":"article-journal","abstract":"Evidence shows that neurological and functional recovery occurs in both the acute and chronic phases post stroke. Rehabilitation has been shown to be most beneficial when started early, although recovery of stroke-related impairments is still possible even years later. Stroke recovery is influenced by a variety of intrinsic and extrinsic factors that influence the likelihood and degree of neurological reorganization. The effects of early initiated rehabilitation, increased therapy intensity, and enriched environments on stroke recovery are of particular interest.","language":"en","source":"Zotero","title":"Background Concepts in Stroke Rehabilitation","author":[{"family":"Teasell","given":"Robert"},{"family":"Mbbs","given":"Norhayati Hussein"}],"issued":{"date-parts":[["2018"]]}}}],"schema":"https://github.com/citation-style-language/schema/raw/master/csl-citation.json"} </w:instrText>
      </w:r>
      <w:r w:rsidR="00931585">
        <w:fldChar w:fldCharType="separate"/>
      </w:r>
      <w:r w:rsidR="00F76173" w:rsidRPr="00F76173">
        <w:rPr>
          <w:rFonts w:ascii="Calibri" w:hAnsi="Calibri" w:cs="Calibri"/>
        </w:rPr>
        <w:t>(Teasell and Mbbs, 2018)</w:t>
      </w:r>
      <w:r w:rsidR="00931585">
        <w:fldChar w:fldCharType="end"/>
      </w:r>
      <w:r w:rsidR="00931585">
        <w:t xml:space="preserve">. </w:t>
      </w:r>
      <w:r w:rsidR="00537D64" w:rsidRPr="00537D64">
        <w:t>Virtual Reality (VR) offers a valuable solution to enhance patient engagement and create a safe, multisensory environment that can be utili</w:t>
      </w:r>
      <w:r w:rsidR="000B7B28">
        <w:t>s</w:t>
      </w:r>
      <w:r w:rsidR="00537D64" w:rsidRPr="00537D64">
        <w:t>ed at home, providing instant feedback</w:t>
      </w:r>
      <w:r w:rsidR="0022698A">
        <w:t>, for patients and clinicians</w:t>
      </w:r>
      <w:r w:rsidR="000133A8">
        <w:t xml:space="preserve">. </w:t>
      </w:r>
      <w:r w:rsidR="004809CC" w:rsidRPr="004809CC">
        <w:t>VR technology presents an opportunity for patients to immerse themselves in an interactive environment, where they can perform specific exercises tailored to their individual needs in a concentrated and repetitive manner.</w:t>
      </w:r>
      <w:r w:rsidR="003B14BF">
        <w:t xml:space="preserve"> </w:t>
      </w:r>
      <w:r w:rsidR="004809CC" w:rsidRPr="004809CC">
        <w:t xml:space="preserve"> This stimulation of neuroplasticity through VR </w:t>
      </w:r>
      <w:r w:rsidR="007D343A">
        <w:t>supports</w:t>
      </w:r>
      <w:r w:rsidR="004809CC" w:rsidRPr="004809CC">
        <w:t xml:space="preserve"> the recovery process</w:t>
      </w:r>
      <w:r w:rsidR="007B232A">
        <w:t>,</w:t>
      </w:r>
      <w:r w:rsidR="004809CC" w:rsidRPr="004809CC">
        <w:t xml:space="preserve"> helping patients make significant progress in their rehabilitation journey</w:t>
      </w:r>
      <w:r w:rsidR="009441F9">
        <w:t xml:space="preserve"> </w:t>
      </w:r>
      <w:r w:rsidR="009441F9">
        <w:fldChar w:fldCharType="begin"/>
      </w:r>
      <w:r w:rsidR="00F76173">
        <w:instrText xml:space="preserve"> ADDIN ZOTERO_ITEM CSL_CITATION {"citationID":"TwOc5mJd","properties":{"formattedCitation":"(Saposnik, Levin and null, 2011)","plainCitation":"(Saposnik, Levin and null, 2011)","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rsidR="009441F9">
        <w:fldChar w:fldCharType="separate"/>
      </w:r>
      <w:r w:rsidR="00F76173" w:rsidRPr="00F76173">
        <w:rPr>
          <w:rFonts w:ascii="Calibri" w:hAnsi="Calibri" w:cs="Calibri"/>
        </w:rPr>
        <w:t>(Saposnik, Levin and null, 2011)</w:t>
      </w:r>
      <w:r w:rsidR="009441F9">
        <w:fldChar w:fldCharType="end"/>
      </w:r>
      <w:r w:rsidR="003217B8">
        <w:t xml:space="preserve">. </w:t>
      </w:r>
      <w:r w:rsidR="00E91BA2">
        <w:t xml:space="preserve"> </w:t>
      </w:r>
    </w:p>
    <w:p w14:paraId="7A28FAB7" w14:textId="77777777" w:rsidR="001E3470" w:rsidRDefault="00383309" w:rsidP="00EF1131">
      <w:r w:rsidRPr="00383309">
        <w:t>The impact of VR on patients' recovery has been the subject of various studies. While some research, such as that by</w:t>
      </w:r>
      <w:r>
        <w:t xml:space="preserve"> </w:t>
      </w:r>
      <w:r w:rsidR="00E57EC2">
        <w:fldChar w:fldCharType="begin"/>
      </w:r>
      <w:r w:rsidR="00F76173">
        <w:instrText xml:space="preserve"> ADDIN ZOTERO_ITEM CSL_CITATION {"citationID":"IZHOaeCk","properties":{"formattedCitation":"(Laver {\\i{}et al.}, 2017)","plainCitation":"(Laver et al., 2017)","noteIndex":0},"citationItems":[{"id":100,"uris":["http://zotero.org/users/local/bxy3x0Si/items/VR496VWC"],"itemData":{"id":100,"type":"article-journal","abstract":"Virtual reality for stroke rehabilitation\n        , Review question</w:instrText>
      </w:r>
      <w:r w:rsidR="00F76173">
        <w:rPr>
          <w:rFonts w:ascii="Tahoma" w:hAnsi="Tahoma" w:cs="Tahoma"/>
        </w:rPr>
        <w:instrText> </w:instrText>
      </w:r>
      <w:r w:rsidR="00F76173">
        <w:instrText>\nWe wanted to compare the effects of virtual reality versus an alternative treatment or no treatment on recovery after stroke using arm function and other outcomes such as walking speed and independence in managing daily activities after stroke., Background</w:instrText>
      </w:r>
      <w:r w:rsidR="00F76173">
        <w:rPr>
          <w:rFonts w:ascii="Tahoma" w:hAnsi="Tahoma" w:cs="Tahoma"/>
        </w:rPr>
        <w:instrText> </w:instrText>
      </w:r>
      <w:r w:rsidR="00F76173">
        <w:instrText>\nMany people after having a stroke have difficulty moving, thinking, and sensing. This often results in problems with everyday activities such as writing, walking, and driving. Virtual reality and interactive video gaming are types of therapy being provided to people after having a stroke. The therapy involves using computer‐based programs designed to simulate real life objects and events. Virtual reality and interactive video gaming may have some advantages over traditional therapy approaches as they can give people an opportunity to practise everyday activities that are not or cannot be practised within the hospital environment. Furthermore, there are several features of virtual reality programs that might mean that patients spend more time in therapy: for example, the activity might be more motivating., Study characteristics</w:instrText>
      </w:r>
      <w:r w:rsidR="00F76173">
        <w:rPr>
          <w:rFonts w:ascii="Tahoma" w:hAnsi="Tahoma" w:cs="Tahoma"/>
        </w:rPr>
        <w:instrText> </w:instrText>
      </w:r>
      <w:r w:rsidR="00F76173">
        <w:instrText>\nWe identified 72 studies involving 2470 people after stroke. A wide range of virtual reality programs were used, with most aimed to improve either arm function or walking ability. The evidence is current to April 2017., Key results</w:instrText>
      </w:r>
      <w:r w:rsidR="00F76173">
        <w:rPr>
          <w:rFonts w:ascii="Tahoma" w:hAnsi="Tahoma" w:cs="Tahoma"/>
        </w:rPr>
        <w:instrText> </w:instrText>
      </w:r>
      <w:r w:rsidR="00F76173">
        <w:instrText>\nTwenty</w:instrText>
      </w:r>
      <w:r w:rsidR="00F76173">
        <w:rPr>
          <w:rFonts w:ascii="Calibri" w:hAnsi="Calibri" w:cs="Calibri"/>
        </w:rPr>
        <w:instrText>‐</w:instrText>
      </w:r>
      <w:r w:rsidR="00F76173">
        <w:instrText>two trials tested whether the use of virtual reality compared with conventional therapy resulted in an improved ability to use one's arm and found that the use of virtual reality did not result in better function (low‐quality evidence). When virtual reality was used in addition to usual care or rehabilitation to increase the amount of time the person spent in therapy there were improvements in the functioning of the arm (low‐quality evidence). Six trials tested whether the use of virtual reality compared with conventional therapy resulted in improved walking speed. There was no evidence that virtual reality was more effective in this case (low‐quality evidence). Ten trials found that there was some evidence that virtual reality resulted in a slightly better ability to manage everyday activities such as showering and dressing (moderate‐quality evidence). However, these positive effects were found soon after the end of the treatment and it is not clear whether the effects are long lasting. Results should be interpreted with caution as, while there are a large number of studies, the studies are generally small and not of high quality. A small number of people using virtual reality reported pain, headaches, or dizziness. No serious adverse events were reported., Quality of the evidence</w:instrText>
      </w:r>
      <w:r w:rsidR="00F76173">
        <w:rPr>
          <w:rFonts w:ascii="Tahoma" w:hAnsi="Tahoma" w:cs="Tahoma"/>
        </w:rPr>
        <w:instrText> </w:instrText>
      </w:r>
      <w:r w:rsidR="00F76173">
        <w:instrText xml:space="preserve">\nThe quality of the evidence was generally of low or moderate quality. The quality of the evidence for each outcome was limited due to small numbers of study participants, inconsistent results across studies, and poor reporting of study details.","container-title":"The Cochrane Database of Systematic Reviews","DOI":"10.1002/14651858.CD008349.pub4","ISSN":"1469-493X","issue":"11","journalAbbreviation":"Cochrane Database Syst Rev","note":"PMID: 29156493\nPMCID: PMC6485957","page":"CD008349","source":"PubMed Central","title":"Virtual reality for stroke rehabilitation","volume":"2017","author":[{"family":"Laver","given":"Kate E"},{"family":"Lange","given":"Belinda"},{"family":"George","given":"Stacey"},{"family":"Deutsch","given":"Judith E"},{"family":"Saposnik","given":"Gustavo"},{"family":"Crotty","given":"Maria"}],"issued":{"date-parts":[["2017",11,20]]}}}],"schema":"https://github.com/citation-style-language/schema/raw/master/csl-citation.json"} </w:instrText>
      </w:r>
      <w:r w:rsidR="00E57EC2">
        <w:fldChar w:fldCharType="separate"/>
      </w:r>
      <w:r w:rsidR="00F76173" w:rsidRPr="00F76173">
        <w:rPr>
          <w:rFonts w:ascii="Calibri" w:hAnsi="Calibri" w:cs="Calibri"/>
          <w:kern w:val="0"/>
          <w:szCs w:val="24"/>
        </w:rPr>
        <w:t xml:space="preserve">(Laver </w:t>
      </w:r>
      <w:r w:rsidR="00F76173" w:rsidRPr="00F76173">
        <w:rPr>
          <w:rFonts w:ascii="Calibri" w:hAnsi="Calibri" w:cs="Calibri"/>
          <w:i/>
          <w:iCs/>
          <w:kern w:val="0"/>
          <w:szCs w:val="24"/>
        </w:rPr>
        <w:t>et al.</w:t>
      </w:r>
      <w:r w:rsidR="00F76173" w:rsidRPr="00F76173">
        <w:rPr>
          <w:rFonts w:ascii="Calibri" w:hAnsi="Calibri" w:cs="Calibri"/>
          <w:kern w:val="0"/>
          <w:szCs w:val="24"/>
        </w:rPr>
        <w:t>, 2017)</w:t>
      </w:r>
      <w:r w:rsidR="00E57EC2">
        <w:fldChar w:fldCharType="end"/>
      </w:r>
      <w:r w:rsidR="00517716">
        <w:t xml:space="preserve">, </w:t>
      </w:r>
      <w:r w:rsidR="00E0757E" w:rsidRPr="00E0757E">
        <w:t>has shown no significant effect of VR in rehabilitation, other studies, like the one conducted by</w:t>
      </w:r>
      <w:r w:rsidR="00E0757E">
        <w:t xml:space="preserve"> </w:t>
      </w:r>
      <w:r w:rsidR="00660613">
        <w:fldChar w:fldCharType="begin"/>
      </w:r>
      <w:r w:rsidR="00F76173">
        <w:instrText xml:space="preserve"> ADDIN ZOTERO_ITEM CSL_CITATION {"citationID":"3q3UE0wk","properties":{"formattedCitation":"(Saposnik, Levin and null, 2011)","plainCitation":"(Saposnik, Levin and null, 2011)","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rsidR="00660613">
        <w:fldChar w:fldCharType="separate"/>
      </w:r>
      <w:r w:rsidR="00F76173" w:rsidRPr="00F76173">
        <w:rPr>
          <w:rFonts w:ascii="Calibri" w:hAnsi="Calibri" w:cs="Calibri"/>
        </w:rPr>
        <w:t>(Saposnik, Levin and null, 2011)</w:t>
      </w:r>
      <w:r w:rsidR="00660613">
        <w:fldChar w:fldCharType="end"/>
      </w:r>
      <w:r w:rsidR="00E0757E">
        <w:t xml:space="preserve"> </w:t>
      </w:r>
      <w:r w:rsidR="00E0757E" w:rsidRPr="00E0757E">
        <w:t>have demonstrated that integrating VR into conventional upper limb rehabilitation can substantially enhance a patient's motor control</w:t>
      </w:r>
      <w:r w:rsidR="006A584E">
        <w:t xml:space="preserve">. </w:t>
      </w:r>
      <w:r w:rsidR="00D157F3" w:rsidRPr="00D157F3">
        <w:t>Additionally, VR offers several other advantages, including increased accessibility due to lower cost and portability of the technology. Its use does not require the constant presence of specialists, and remote feedback and improvement by physiotherapists can be facilitated. These factors collectively reduce the burden on healthcare organizations in providing rehabilitation services</w:t>
      </w:r>
      <w:r w:rsidR="00D157F3">
        <w:t xml:space="preserve"> </w:t>
      </w:r>
      <w:r w:rsidR="008C47BA">
        <w:fldChar w:fldCharType="begin"/>
      </w:r>
      <w:r w:rsidR="00F76173">
        <w:instrText xml:space="preserve"> ADDIN ZOTERO_ITEM CSL_CITATION {"citationID":"WIswY42v","properties":{"formattedCitation":"(Saposnik, Levin and null, 2011)","plainCitation":"(Saposnik, Levin and null, 2011)","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rsidR="008C47BA">
        <w:fldChar w:fldCharType="separate"/>
      </w:r>
      <w:r w:rsidR="00F76173" w:rsidRPr="00F76173">
        <w:rPr>
          <w:rFonts w:ascii="Calibri" w:hAnsi="Calibri" w:cs="Calibri"/>
        </w:rPr>
        <w:t>(Saposnik, Levin and null, 2011)</w:t>
      </w:r>
      <w:r w:rsidR="008C47BA">
        <w:fldChar w:fldCharType="end"/>
      </w:r>
      <w:r w:rsidR="007B232A">
        <w:t>.</w:t>
      </w:r>
      <w:r w:rsidR="002E41D0">
        <w:t xml:space="preserve"> </w:t>
      </w:r>
    </w:p>
    <w:p w14:paraId="3222C965" w14:textId="3E6343E7" w:rsidR="001A3163" w:rsidRDefault="006F4DDA" w:rsidP="00EF1131">
      <w:r w:rsidRPr="006F4DDA">
        <w:t>As VR continues to evolve, further research and advancements will likely refine its role and efficacy in stroke rehabilitation.</w:t>
      </w:r>
      <w:r w:rsidR="001E3470">
        <w:t xml:space="preserve"> </w:t>
      </w:r>
      <w:r w:rsidR="00745B62" w:rsidRPr="00745B62">
        <w:t xml:space="preserve">One promising area of investigation involves the integration of robotics and haptic feedback into rehabilitation techniques. </w:t>
      </w:r>
      <w:r w:rsidR="009B0478" w:rsidRPr="009B0478">
        <w:t>By utili</w:t>
      </w:r>
      <w:r w:rsidR="009B0478">
        <w:t>s</w:t>
      </w:r>
      <w:r w:rsidR="009B0478" w:rsidRPr="009B0478">
        <w:t>ing robotics and haptic feedback, patients can interact with a diverse range of objects and exercises, experiencing different properties that can be tailored to their specific needs</w:t>
      </w:r>
      <w:r w:rsidR="00CD405B">
        <w:t xml:space="preserve"> </w:t>
      </w:r>
      <w:r w:rsidR="00AC79F5">
        <w:fldChar w:fldCharType="begin"/>
      </w:r>
      <w:r w:rsidR="00AC79F5">
        <w:instrText xml:space="preserve"> ADDIN ZOTERO_ITEM CSL_CITATION {"citationID":"yOaqItr8","properties":{"formattedCitation":"(Turolla {\\i{}et al.}, 2013; Yeh {\\i{}et al.}, 2017)","plainCitation":"(Turolla et al., 2013; Yeh et al., 2017)","noteIndex":0},"citationItems":[{"id":103,"uris":["http://zotero.org/users/local/bxy3x0Si/items/S3R5FMGP"],"itemData":{"id":103,"type":"article-journal","abstract":"Background. Haptic\nrobots allow the exploitation of known motor\nlearning mechanisms, representing a valuable\noption for motor treatment after stroke. The aim\nof this feasibility multicentre study was to\ntest the clinical efficacy of a haptic\nprototype, for the recovery of hand function\nafter stroke. Methods. A\nprospective pilot clinical trial was planned on\n15 consecutive patients enrolled in 3\nrehabilitation centre in Italy. All the\nframework features of the haptic robot (e.g.,\ncontrol loop, external communication, and graphic\nrendering for virtual reality) were implemented\ninto a real-time MATLAB/Simulink environment,\ncontrolling a five-bar linkage able to provide\nforces up to 20 [N] at the end effector, used\nfor finger and hand rehabilitation therapies.\nClinical (i.e., Fugl-Meyer upper extremity\nscale; nine hold pegboard test) and kinematics\n(i.e., time; velocity; jerk metric;\nnormalized jerk of standard movements) outcomes\nwere assessed before and after treatment to\ndetect changes in patients' motor performance.\nReorganization of cortical activation was\ndetected in one patient by fMRI. Results\nand Conclusions. All patients showed\nsignificant improvements in both clinical and\nkinematic outcomes. Additionally, fMRI results\nsuggest that the proposed approach may promote a\nbetter cortical activation in the\nbrain.","container-title":"Computational and Mathematical Methods in Medicine","DOI":"10.1155/2013/895492","ISSN":"1748-670X","journalAbbreviation":"Comput Math Methods Med","note":"PMID: 24319496\nPMCID: PMC3844272","page":"895492","source":"PubMed Central","title":"Haptic-Based Neurorehabilitation in Poststroke Patients: A Feasibility Prospective Multicentre Trial for Robotics Hand Rehabilitation","title-short":"Haptic-Based Neurorehabilitation in Poststroke Patients","volume":"2013","author":[{"family":"Turolla","given":"Andrea"},{"family":"Daud Albasini","given":"Omar A."},{"family":"Oboe","given":"Roberto"},{"family":"Agostini","given":"Michela"},{"family":"Tonin","given":"Paolo"},{"family":"Paolucci","given":"Stefano"},{"family":"Sandrini","given":"Giorgio"},{"family":"Venneri","given":"Annalena"},{"family":"Piron","given":"Lamberto"}],"issued":{"date-parts":[["2013"]]}}},{"id":95,"uris":["http://zotero.org/users/local/bxy3x0Si/items/PPLAUFV2"],"itemData":{"id":95,"type":"article-journal","abstract":"Stroke is a leading cause of long-term disability, and virtual reality- (VR-) based stroke rehabilitation is effective in increasing motivation and the functional performance. Although much of the functional reach and grasp capabilities of the upper extremities were regained, the pinch movement remains impaired following stroke. In this study, we developed a haptic-enhanced VR system to simulate haptic pinch tasks to assist the recovery of upper-extremity fine motor function. We recruited 16 adults with stroke to verify the efficacy of this new VR system. Each patient received 30 min VR training sessions 3 times per week for 8 weeks. Outcome measures, Fugl-Meyer assessment (FMA), Test Evaluant les Membres superieurs des Personnes Agees (TEMPA), Wolf motor function test (WMFT), Box and Block test (BBT), and Jamar grip dynamometer, showed statistically significant progress from pretest to posttest and follow-up, indicating that the proposed system effectively promoted fine motor recovery of function. Additionally, our evidence suggests that this system was also effective under certain challenging conditions such as being in the chronic stroke phase or a coside of lesion and dominant hand (nondominant hand impaired). System usability assessment indicated that the participants strongly intended to continue using this VR-based system in rehabilitation.","container-title":"Journal of Healthcare Engineering","DOI":"10.1155/2017/9840273","ISSN":"2040-2295","language":"en","note":"publisher: Hindawi","page":"e9840273","source":"www.hindawi.com","title":"The Efficacy of a Haptic-Enhanced Virtual Reality System for Precision Grasp Acquisition in Stroke Rehabilitation","volume":"2017","author":[{"family":"Yeh","given":"Shih-Ching"},{"family":"Lee","given":"Si-Huei"},{"family":"Chan","given":"Rai-Chi"},{"family":"Wu","given":"Yi"},{"family":"Zheng","given":"Li-Rong"},{"family":"Flynn","given":"Sheryl"}],"issued":{"date-parts":[["2017",11,5]]}}}],"schema":"https://github.com/citation-style-language/schema/raw/master/csl-citation.json"} </w:instrText>
      </w:r>
      <w:r w:rsidR="00AC79F5">
        <w:fldChar w:fldCharType="separate"/>
      </w:r>
      <w:r w:rsidR="00AC79F5" w:rsidRPr="00310488">
        <w:rPr>
          <w:rFonts w:ascii="Calibri" w:hAnsi="Calibri" w:cs="Calibri"/>
          <w:kern w:val="0"/>
          <w:szCs w:val="24"/>
        </w:rPr>
        <w:t xml:space="preserve">(Turolla </w:t>
      </w:r>
      <w:r w:rsidR="00AC79F5" w:rsidRPr="00310488">
        <w:rPr>
          <w:rFonts w:ascii="Calibri" w:hAnsi="Calibri" w:cs="Calibri"/>
          <w:i/>
          <w:iCs/>
          <w:kern w:val="0"/>
          <w:szCs w:val="24"/>
        </w:rPr>
        <w:t>et al.</w:t>
      </w:r>
      <w:r w:rsidR="00AC79F5" w:rsidRPr="00310488">
        <w:rPr>
          <w:rFonts w:ascii="Calibri" w:hAnsi="Calibri" w:cs="Calibri"/>
          <w:kern w:val="0"/>
          <w:szCs w:val="24"/>
        </w:rPr>
        <w:t xml:space="preserve">, 2013; Yeh </w:t>
      </w:r>
      <w:r w:rsidR="00AC79F5" w:rsidRPr="00310488">
        <w:rPr>
          <w:rFonts w:ascii="Calibri" w:hAnsi="Calibri" w:cs="Calibri"/>
          <w:i/>
          <w:iCs/>
          <w:kern w:val="0"/>
          <w:szCs w:val="24"/>
        </w:rPr>
        <w:t>et al.</w:t>
      </w:r>
      <w:r w:rsidR="00AC79F5" w:rsidRPr="00310488">
        <w:rPr>
          <w:rFonts w:ascii="Calibri" w:hAnsi="Calibri" w:cs="Calibri"/>
          <w:kern w:val="0"/>
          <w:szCs w:val="24"/>
        </w:rPr>
        <w:t>, 2017)</w:t>
      </w:r>
      <w:r w:rsidR="00AC79F5">
        <w:fldChar w:fldCharType="end"/>
      </w:r>
      <w:r w:rsidR="009B0478" w:rsidRPr="009B0478">
        <w:t xml:space="preserve">. This innovative approach holds tremendous potential in providing a more immersive and customized rehabilitation </w:t>
      </w:r>
      <w:r w:rsidR="00AC79F5" w:rsidRPr="009B0478">
        <w:t>exp</w:t>
      </w:r>
      <w:r w:rsidR="00AC79F5">
        <w:t>e</w:t>
      </w:r>
      <w:r w:rsidR="00AC79F5" w:rsidRPr="009B0478">
        <w:t>rience</w:t>
      </w:r>
      <w:r w:rsidR="009B0478" w:rsidRPr="009B0478">
        <w:t>, ultimately contributing to improved outcomes for stroke patients</w:t>
      </w:r>
      <w:r w:rsidR="00920FAE">
        <w:t xml:space="preserve">. </w:t>
      </w:r>
      <w:r w:rsidR="00BC52B1">
        <w:t>Importantly</w:t>
      </w:r>
      <w:r w:rsidR="007B232A">
        <w:t xml:space="preserve">, </w:t>
      </w:r>
      <w:r w:rsidR="001E3D2A">
        <w:t xml:space="preserve">repetition of simple exercises </w:t>
      </w:r>
      <w:r w:rsidR="00BC52B1">
        <w:t xml:space="preserve">does </w:t>
      </w:r>
      <w:r w:rsidR="00890136">
        <w:t>not always improve neural plasticit</w:t>
      </w:r>
      <w:r w:rsidR="00421CA5">
        <w:t>y</w:t>
      </w:r>
      <w:r w:rsidR="00BD27BA">
        <w:t>. H</w:t>
      </w:r>
      <w:r w:rsidR="00304465">
        <w:t>owever,</w:t>
      </w:r>
      <w:r w:rsidR="004D4F7C">
        <w:t xml:space="preserve"> </w:t>
      </w:r>
      <w:r w:rsidR="004B7F8E">
        <w:t>incorporating</w:t>
      </w:r>
      <w:r w:rsidR="004D4F7C">
        <w:t xml:space="preserve"> multiple forms of feedback including visual, auditory, force, touch, and proprioception, is proposed to improve motor control in patients with upper limb impairment</w:t>
      </w:r>
      <w:r w:rsidR="00DC09A7">
        <w:t xml:space="preserve"> </w:t>
      </w:r>
      <w:r w:rsidR="004D4F7C">
        <w:fldChar w:fldCharType="begin"/>
      </w:r>
      <w:r w:rsidR="004D4F7C">
        <w:instrText xml:space="preserve"> ADDIN ZOTERO_ITEM CSL_CITATION {"citationID":"QebiAFS1","properties":{"formattedCitation":"(Maris {\\i{}et al.}, 2018)","plainCitation":"(Maris et al., 2018)","noteIndex":0},"citationItems":[{"id":97,"uris":["http://zotero.org/users/local/bxy3x0Si/items/D6R7GQ6J"],"itemData":{"id":97,"type":"article-journal","abstract":"Purpose: The current study aimed to investigate proof-of-concept efficacy of an individualized, robot-mediated training regime for people with MS (pwMS) and stroke patients.Method: Thirteen pwMS and 14 chronic stroke patients performed 36 (stroke) or 40 (pwMS) training sessions with the I-TRAVLE system. Evaluation of upper limb function was performed at baseline, after training and at 3 months follow-up. Clinical outcome measures consisted of active range of motion (ROM), Motricity Index, Jamar handgrip strength, perceived fatigue and strength, Wolf Motor Function Test (WFMT) and ABILHAND. Robot-generated outcome measures consisted of movement velocity, ROM and actual covered distance compared to straight-line distance.Results: In pwMS, significant improvements were found after training in active shoulder ROM, handgrip strength, perceived strength and WMFT activities. No significant change in clinical outcome was found in stroke patients, except for perceived strength. Significant improvement in speed and movement duration was found after training in both groups. At follow-up, clinical outcome deteriorated in pwMS and was maintained in stroke patients.Conclusions: Robot-mediated training resulted in improved movement coordination in both groups, as well as clinical improvement in pwMS. Absence of functional improvements in stroke patients may relate to severe upper limb dysfunction at baseline.Implications for RehabilitationRobot-mediated training improved strength, active range of motion and upper limb capacity in pwMS.Robot-mediated therapy allows for adapted training difficulty.","container-title":"Disability and Rehabilitation: Assistive Technology","DOI":"10.1080/17483107.2016.1278467","ISSN":"1748-3107","issue":"1","note":"publisher: Taylor &amp; Francis\n_eprint: https://doi.org/10.1080/17483107.2016.1278467\nPMID: 28125300","page":"1-9","source":"Taylor and Francis+NEJM","title":"The impact of robot-mediated adaptive I-TRAVLE training on impaired upper limb function in chronic stroke and multiple sclerosis","volume":"13","author":[{"family":"Maris","given":"Anneleen"},{"family":"Coninx","given":"Karin"},{"family":"Seelen","given":"Henk"},{"family":"Truyens","given":"Veronik"},{"family":"De Weyer","given":"Tom"},{"family":"Geers","given":"Richard"},{"family":"Lemmens","given":"Mieke"},{"family":"Coolen","given":"Jolijn"},{"family":"Stupar","given":"Sandra"},{"family":"Lamers","given":"Ilse"},{"family":"Feys","given":"Peter"}],"issued":{"date-parts":[["2018",1,2]]}}}],"schema":"https://github.com/citation-style-language/schema/raw/master/csl-citation.json"} </w:instrText>
      </w:r>
      <w:r w:rsidR="004D4F7C">
        <w:fldChar w:fldCharType="separate"/>
      </w:r>
      <w:r w:rsidR="004D4F7C" w:rsidRPr="00B60EFE">
        <w:rPr>
          <w:rFonts w:ascii="Calibri" w:hAnsi="Calibri" w:cs="Calibri"/>
          <w:kern w:val="0"/>
          <w:szCs w:val="24"/>
        </w:rPr>
        <w:t xml:space="preserve">(Maris </w:t>
      </w:r>
      <w:r w:rsidR="004D4F7C" w:rsidRPr="00B60EFE">
        <w:rPr>
          <w:rFonts w:ascii="Calibri" w:hAnsi="Calibri" w:cs="Calibri"/>
          <w:i/>
          <w:iCs/>
          <w:kern w:val="0"/>
          <w:szCs w:val="24"/>
        </w:rPr>
        <w:t>et al.</w:t>
      </w:r>
      <w:r w:rsidR="004D4F7C" w:rsidRPr="00B60EFE">
        <w:rPr>
          <w:rFonts w:ascii="Calibri" w:hAnsi="Calibri" w:cs="Calibri"/>
          <w:kern w:val="0"/>
          <w:szCs w:val="24"/>
        </w:rPr>
        <w:t>, 2018)</w:t>
      </w:r>
      <w:r w:rsidR="004D4F7C">
        <w:fldChar w:fldCharType="end"/>
      </w:r>
      <w:r w:rsidR="004D4F7C">
        <w:t>. T</w:t>
      </w:r>
      <w:r w:rsidR="00304465">
        <w:t>he implementation of VR and haptic feedback</w:t>
      </w:r>
      <w:r w:rsidR="007C2937">
        <w:t xml:space="preserve"> </w:t>
      </w:r>
      <w:r w:rsidR="004B5C7C" w:rsidRPr="004B5C7C">
        <w:t xml:space="preserve">offers clinicians a </w:t>
      </w:r>
      <w:r w:rsidR="00BF5479">
        <w:t>tool to</w:t>
      </w:r>
      <w:r w:rsidR="004B5C7C" w:rsidRPr="004B5C7C">
        <w:t xml:space="preserve"> </w:t>
      </w:r>
      <w:r w:rsidR="00BD27BA">
        <w:t>incorporate multi-modal feedback</w:t>
      </w:r>
      <w:r w:rsidR="00E90D6A">
        <w:t xml:space="preserve"> into rehabilitation </w:t>
      </w:r>
      <w:r w:rsidR="004B5C7C" w:rsidRPr="004B5C7C">
        <w:t>exercises tailored to the patients' skill level</w:t>
      </w:r>
      <w:r w:rsidR="00DA15D5">
        <w:t xml:space="preserve">, </w:t>
      </w:r>
      <w:r w:rsidR="007D03D6">
        <w:t>optimising</w:t>
      </w:r>
      <w:r w:rsidR="00692317">
        <w:t xml:space="preserve"> neural plasticity and the rehabilitation process</w:t>
      </w:r>
      <w:r w:rsidR="004B5C7C" w:rsidRPr="004B5C7C">
        <w:t xml:space="preserve"> </w:t>
      </w:r>
      <w:r w:rsidR="000D3983">
        <w:fldChar w:fldCharType="begin"/>
      </w:r>
      <w:r w:rsidR="00EB33BA">
        <w:instrText xml:space="preserve"> ADDIN ZOTERO_ITEM CSL_CITATION {"citationID":"c6UrsAoR","properties":{"formattedCitation":"(Plautz, Milliken and Nudo, 2000; Yeh {\\i{}et al.}, 2017)","plainCitation":"(Plautz, Milliken and Nudo, 2000; Yeh et al., 2017)","noteIndex":0},"citationItems":[{"id":175,"uris":["http://zotero.org/users/local/bxy3x0Si/items/CWUQUCVK"],"itemData":{"id":175,"type":"article-journal","abstract":"Current evidence indicates that repetitive motor behavior during motor learning paradigms can produce changes in representational organization in motor cortex. In a previous study, we trained adult squirrel monkeys on a repetitive motor task that required the retrieval of food pellets from a small-diameter well. It was found that training produced consistent task-related changes in movement representations in primary motor cortex (M1) in conjunction with the acquisition of a new motor skill. In the present study, we trained adult squirrel monkeys on a similar motor task that required pellet retrievals from a much larger diameter well. This large-well retrieval task was designed to produce repetitive use of a limited set of distal forelimb movements in the absence of motor skill acquisition. Motor activity levels, estimated by the total number of finger flexions performed during training, were matched between the two training groups. This experiment was intended to evaluate whether simple, repetitive motor activity alone is sufficient to produce representa tional plasticity in cortical motor maps. Detailed analysis of the motor behavior of the monkeys indicates that their retrieval behavior was highly successful and stereotypical throughout the training period, suggesting that no new motor skills were learned during the performance of the large-well retrieval task. Comparisons between pretraining and posttraining maps of M1 movement representations re vealed no task-related changes in the cortical area devoted to individual distal forelimb movement representations. We conclude that repetitive motor activity alone does not produce functional reorganization of cortical maps. Instead, we propose that motor skill acquisition, or motor learning, is a prerequisite factor in driving representational plasticity in M1.","container-title":"Neurobiology of Learning and Memory","DOI":"10.1006/nlme.1999.3934","ISSN":"1074-7427","issue":"1","journalAbbreviation":"Neurobiology of Learning and Memory","language":"en","page":"27-55","source":"ScienceDirect","title":"Effects of Repetitive Motor Training on Movement Representations in Adult Squirrel Monkeys: Role of Use versus Learning","title-short":"Effects of Repetitive Motor Training on Movement Representations in Adult Squirrel Monkeys","volume":"74","author":[{"family":"Plautz","given":"Erik J."},{"family":"Milliken","given":"Garrett W."},{"family":"Nudo","given":"Randolph J."}],"issued":{"date-parts":[["2000",7,1]]}}},{"id":95,"uris":["http://zotero.org/users/local/bxy3x0Si/items/PPLAUFV2"],"itemData":{"id":95,"type":"article-journal","abstract":"Stroke is a leading cause of long-term disability, and virtual reality- (VR-) based stroke rehabilitation is effective in increasing motivation and the functional performance. Although much of the functional reach and grasp capabilities of the upper extremities were regained, the pinch movement remains impaired following stroke. In this study, we developed a haptic-enhanced VR system to simulate haptic pinch tasks to assist the recovery of upper-extremity fine motor function. We recruited 16 adults with stroke to verify the efficacy of this new VR system. Each patient received 30 min VR training sessions 3 times per week for 8 weeks. Outcome measures, Fugl-Meyer assessment (FMA), Test Evaluant les Membres superieurs des Personnes Agees (TEMPA), Wolf motor function test (WMFT), Box and Block test (BBT), and Jamar grip dynamometer, showed statistically significant progress from pretest to posttest and follow-up, indicating that the proposed system effectively promoted fine motor recovery of function. Additionally, our evidence suggests that this system was also effective under certain challenging conditions such as being in the chronic stroke phase or a coside of lesion and dominant hand (nondominant hand impaired). System usability assessment indicated that the participants strongly intended to continue using this VR-based system in rehabilitation.","container-title":"Journal of Healthcare Engineering","DOI":"10.1155/2017/9840273","ISSN":"2040-2295","language":"en","note":"publisher: Hindawi","page":"e9840273","source":"www.hindawi.com","title":"The Efficacy of a Haptic-Enhanced Virtual Reality System for Precision Grasp Acquisition in Stroke Rehabilitation","volume":"2017","author":[{"family":"Yeh","given":"Shih-Ching"},{"family":"Lee","given":"Si-Huei"},{"family":"Chan","given":"Rai-Chi"},{"family":"Wu","given":"Yi"},{"family":"Zheng","given":"Li-Rong"},{"family":"Flynn","given":"Sheryl"}],"issued":{"date-parts":[["2017",11,5]]}}}],"schema":"https://github.com/citation-style-language/schema/raw/master/csl-citation.json"} </w:instrText>
      </w:r>
      <w:r w:rsidR="000D3983">
        <w:fldChar w:fldCharType="separate"/>
      </w:r>
      <w:r w:rsidR="00EB33BA" w:rsidRPr="00EB33BA">
        <w:rPr>
          <w:rFonts w:ascii="Calibri" w:hAnsi="Calibri" w:cs="Calibri"/>
          <w:kern w:val="0"/>
          <w:szCs w:val="24"/>
        </w:rPr>
        <w:t xml:space="preserve">(Plautz, Milliken and Nudo, 2000; Yeh </w:t>
      </w:r>
      <w:r w:rsidR="00EB33BA" w:rsidRPr="00EB33BA">
        <w:rPr>
          <w:rFonts w:ascii="Calibri" w:hAnsi="Calibri" w:cs="Calibri"/>
          <w:i/>
          <w:iCs/>
          <w:kern w:val="0"/>
          <w:szCs w:val="24"/>
        </w:rPr>
        <w:t>et al.</w:t>
      </w:r>
      <w:r w:rsidR="00EB33BA" w:rsidRPr="00EB33BA">
        <w:rPr>
          <w:rFonts w:ascii="Calibri" w:hAnsi="Calibri" w:cs="Calibri"/>
          <w:kern w:val="0"/>
          <w:szCs w:val="24"/>
        </w:rPr>
        <w:t>, 2017)</w:t>
      </w:r>
      <w:r w:rsidR="000D3983">
        <w:fldChar w:fldCharType="end"/>
      </w:r>
      <w:r w:rsidR="00DC6A42">
        <w:t xml:space="preserve">. </w:t>
      </w:r>
    </w:p>
    <w:p w14:paraId="18319040" w14:textId="0ED032BC" w:rsidR="00E505B0" w:rsidRDefault="00D36AF2" w:rsidP="00EF1131">
      <w:r>
        <w:t>[</w:t>
      </w:r>
      <w:r w:rsidR="00E505B0">
        <w:t>Include a figure demonstrating haptic technology impact on</w:t>
      </w:r>
      <w:r>
        <w:t xml:space="preserve"> the brain</w:t>
      </w:r>
      <w:r w:rsidR="001C4724">
        <w:t>, and where this would be included in the rehabilitation process of a patient, from stroke event, to recovered</w:t>
      </w:r>
      <w:r>
        <w:t>]</w:t>
      </w:r>
    </w:p>
    <w:p w14:paraId="06ED0967" w14:textId="2B8F6B14" w:rsidR="008D506F" w:rsidRDefault="00AF5633" w:rsidP="006F5689">
      <w:r>
        <w:t>As the significance of haptics and VR in upper limb rehabilitation becomes increasingly evident, this project aims to integrate the force</w:t>
      </w:r>
      <w:r w:rsidR="00872BFD">
        <w:t xml:space="preserve"> dimension delta haptic device [</w:t>
      </w:r>
      <w:r w:rsidR="00CD2CAF">
        <w:t xml:space="preserve">insert citation] and VR technology to develop a safe and </w:t>
      </w:r>
      <w:r w:rsidR="00F46C99">
        <w:t>productive</w:t>
      </w:r>
      <w:r w:rsidR="0096165E">
        <w:t xml:space="preserve"> environment for patients engaging in upper-limb rehabilitation exercises. By combining haptics and VR</w:t>
      </w:r>
      <w:r w:rsidR="00F718CF">
        <w:t>, the aim is to</w:t>
      </w:r>
      <w:r w:rsidR="007C5725">
        <w:t xml:space="preserve"> pr</w:t>
      </w:r>
      <w:r w:rsidR="005D3621">
        <w:t>esent a novel technique to</w:t>
      </w:r>
      <w:r w:rsidR="00F718CF">
        <w:t xml:space="preserve"> facilitate a successful recovery process while </w:t>
      </w:r>
      <w:r w:rsidR="000C2B41">
        <w:t>reducing the strain on health care organisations</w:t>
      </w:r>
      <w:r w:rsidR="007C3F56">
        <w:t xml:space="preserve"> providing rehabilitation services. </w:t>
      </w:r>
      <w:r w:rsidR="00B15EA0">
        <w:t xml:space="preserve">It will also </w:t>
      </w:r>
      <w:r w:rsidR="0028043F">
        <w:t xml:space="preserve">demonstrate that patients will be able to </w:t>
      </w:r>
      <w:r w:rsidR="00B15EA0">
        <w:t>experience a more immersive a</w:t>
      </w:r>
      <w:r w:rsidR="0028043F">
        <w:t>nd</w:t>
      </w:r>
      <w:r w:rsidR="00B15EA0">
        <w:t xml:space="preserve"> personalised r</w:t>
      </w:r>
      <w:r w:rsidR="0091054F">
        <w:t xml:space="preserve">ehabilitation journey, enhancing their engagement and promoting better </w:t>
      </w:r>
      <w:r w:rsidR="00FB64C0">
        <w:t xml:space="preserve">rehabilitation </w:t>
      </w:r>
      <w:r w:rsidR="0091054F">
        <w:t xml:space="preserve">outcomes </w:t>
      </w:r>
      <w:r w:rsidR="009942D1">
        <w:t>outside of hospitals or clinics.</w:t>
      </w:r>
      <w:r w:rsidR="008D1B80">
        <w:t xml:space="preserve"> This approach holds the potential to </w:t>
      </w:r>
      <w:r w:rsidR="00991357">
        <w:t xml:space="preserve">improve stroke survivors </w:t>
      </w:r>
      <w:r w:rsidR="008F65BB">
        <w:t xml:space="preserve">with upper-limb impairments </w:t>
      </w:r>
      <w:r w:rsidR="00991357">
        <w:t>quality of life and allow them to regain independence</w:t>
      </w:r>
      <w:r w:rsidR="008F65BB">
        <w:t xml:space="preserve"> performing day to days tasks. </w:t>
      </w:r>
    </w:p>
    <w:p w14:paraId="52C46985" w14:textId="35B5FEB5" w:rsidR="0082667C" w:rsidRDefault="0082667C" w:rsidP="006F5689">
      <w:pPr>
        <w:rPr>
          <w:color w:val="FF0000"/>
        </w:rPr>
      </w:pPr>
      <w:r>
        <w:rPr>
          <w:color w:val="FF0000"/>
        </w:rPr>
        <w:lastRenderedPageBreak/>
        <w:t xml:space="preserve">Include a paragraph about how sensory motor control is assessed in neurorehabilitation research, and how my project will benefit the assessment </w:t>
      </w:r>
      <w:r w:rsidR="00DC2893">
        <w:rPr>
          <w:color w:val="FF0000"/>
        </w:rPr>
        <w:fldChar w:fldCharType="begin"/>
      </w:r>
      <w:r w:rsidR="00DC2893">
        <w:rPr>
          <w:color w:val="FF0000"/>
        </w:rPr>
        <w:instrText xml:space="preserve"> ADDIN ZOTERO_ITEM CSL_CITATION {"citationID":"xLCzbFsz","properties":{"formattedCitation":"(Piggott, Wagner and Ziat, 2016)","plainCitation":"(Piggott, Wagner and Ziat, 2016)","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rsidR="00DC2893">
        <w:rPr>
          <w:color w:val="FF0000"/>
        </w:rPr>
        <w:fldChar w:fldCharType="separate"/>
      </w:r>
      <w:r w:rsidR="00DC2893" w:rsidRPr="00DC2893">
        <w:rPr>
          <w:rFonts w:ascii="Calibri" w:hAnsi="Calibri" w:cs="Calibri"/>
        </w:rPr>
        <w:t>(Piggott, Wagner and Ziat, 2016)</w:t>
      </w:r>
      <w:r w:rsidR="00DC2893">
        <w:rPr>
          <w:color w:val="FF0000"/>
        </w:rPr>
        <w:fldChar w:fldCharType="end"/>
      </w:r>
    </w:p>
    <w:p w14:paraId="47C0BB3F" w14:textId="5CCCC8FF" w:rsidR="00A40D1C" w:rsidRPr="00A40D1C" w:rsidRDefault="00A40D1C" w:rsidP="00A40D1C">
      <w:pPr>
        <w:pStyle w:val="ListParagraph"/>
        <w:numPr>
          <w:ilvl w:val="0"/>
          <w:numId w:val="4"/>
        </w:numPr>
        <w:rPr>
          <w:color w:val="FF0000"/>
        </w:rPr>
      </w:pPr>
      <w:r>
        <w:rPr>
          <w:color w:val="FF0000"/>
        </w:rPr>
        <w:t xml:space="preserve">Include what my device will be able to measure and how is this better for understanding and assessing patient treatment therapy and </w:t>
      </w:r>
      <w:r w:rsidR="00B84823">
        <w:rPr>
          <w:color w:val="FF0000"/>
        </w:rPr>
        <w:t>upper limb</w:t>
      </w:r>
      <w:r>
        <w:rPr>
          <w:color w:val="FF0000"/>
        </w:rPr>
        <w:t xml:space="preserve"> rehabilitation </w:t>
      </w:r>
    </w:p>
    <w:p w14:paraId="733CE095" w14:textId="11B16E86" w:rsidR="0082667C" w:rsidRDefault="0082667C" w:rsidP="0082667C">
      <w:pPr>
        <w:pStyle w:val="ListParagraph"/>
        <w:numPr>
          <w:ilvl w:val="0"/>
          <w:numId w:val="4"/>
        </w:numPr>
        <w:rPr>
          <w:color w:val="FF0000"/>
        </w:rPr>
      </w:pPr>
      <w:r>
        <w:rPr>
          <w:color w:val="FF0000"/>
        </w:rPr>
        <w:t xml:space="preserve">Include kinaesthetic measurement and </w:t>
      </w:r>
      <w:r w:rsidR="00A40D1C">
        <w:rPr>
          <w:color w:val="FF0000"/>
        </w:rPr>
        <w:t>proprioceptive</w:t>
      </w:r>
      <w:r>
        <w:rPr>
          <w:color w:val="FF0000"/>
        </w:rPr>
        <w:t xml:space="preserve"> data feedback from haptic devices </w:t>
      </w:r>
    </w:p>
    <w:p w14:paraId="661E96BF" w14:textId="65D38D65" w:rsidR="00364C2D" w:rsidRDefault="00364C2D" w:rsidP="00364C2D">
      <w:pPr>
        <w:rPr>
          <w:color w:val="FF0000"/>
        </w:rPr>
      </w:pPr>
      <w:r>
        <w:rPr>
          <w:color w:val="FF0000"/>
        </w:rPr>
        <w:t>Include a section about the haptic device, describe is DoF and joints, and what it can provide (this could be done in my methods section)</w:t>
      </w:r>
    </w:p>
    <w:p w14:paraId="4E7F8999" w14:textId="01FDA199" w:rsidR="00CD6ECE" w:rsidRPr="00364C2D" w:rsidRDefault="00CD6ECE" w:rsidP="00364C2D">
      <w:pPr>
        <w:rPr>
          <w:color w:val="FF0000"/>
        </w:rPr>
      </w:pPr>
      <w:r w:rsidRPr="00CD6ECE">
        <w:rPr>
          <w:color w:val="FF0000"/>
        </w:rPr>
        <w:t>Patients entire recovery process from injury to recovery as a diagram in introduction</w:t>
      </w:r>
    </w:p>
    <w:p w14:paraId="364AA422" w14:textId="6C270384" w:rsidR="00E946C9" w:rsidRDefault="00E946C9" w:rsidP="006F5689">
      <w:pPr>
        <w:rPr>
          <w:b/>
          <w:bCs/>
        </w:rPr>
      </w:pPr>
      <w:r>
        <w:rPr>
          <w:b/>
          <w:bCs/>
        </w:rPr>
        <w:t>Methodology:</w:t>
      </w:r>
    </w:p>
    <w:p w14:paraId="46088FEF" w14:textId="43E40A6F" w:rsidR="00E946C9" w:rsidRPr="00E946C9" w:rsidRDefault="00E946C9" w:rsidP="00E946C9">
      <w:pPr>
        <w:pStyle w:val="ListParagraph"/>
        <w:numPr>
          <w:ilvl w:val="0"/>
          <w:numId w:val="3"/>
        </w:numPr>
        <w:rPr>
          <w:b/>
          <w:bCs/>
        </w:rPr>
      </w:pPr>
      <w:r>
        <w:t xml:space="preserve">Look at haptic software design </w:t>
      </w:r>
    </w:p>
    <w:p w14:paraId="074915BC" w14:textId="77777777" w:rsidR="004D116D" w:rsidRPr="004D116D" w:rsidRDefault="003D2421" w:rsidP="003D2421">
      <w:pPr>
        <w:pStyle w:val="ListParagraph"/>
        <w:numPr>
          <w:ilvl w:val="0"/>
          <w:numId w:val="3"/>
        </w:numPr>
        <w:rPr>
          <w:b/>
          <w:bCs/>
        </w:rPr>
      </w:pPr>
      <w:r>
        <w:t>Diagrams for design of haptic interface</w:t>
      </w:r>
      <w:r w:rsidR="0017176F">
        <w:t xml:space="preserve"> – </w:t>
      </w:r>
    </w:p>
    <w:p w14:paraId="762E90F3" w14:textId="3C82F6F6" w:rsidR="00E946C9" w:rsidRPr="004D116D" w:rsidRDefault="0017176F" w:rsidP="004D116D">
      <w:pPr>
        <w:pStyle w:val="ListParagraph"/>
        <w:numPr>
          <w:ilvl w:val="1"/>
          <w:numId w:val="3"/>
        </w:numPr>
        <w:rPr>
          <w:b/>
          <w:bCs/>
        </w:rPr>
      </w:pPr>
      <w:r>
        <w:t>chapter 11 (engineering haptic devices)</w:t>
      </w:r>
      <w:r w:rsidR="003D2421">
        <w:t xml:space="preserve"> </w:t>
      </w:r>
    </w:p>
    <w:p w14:paraId="459DBB9E" w14:textId="079F683B" w:rsidR="004D116D" w:rsidRPr="001D2ACF" w:rsidRDefault="004D116D" w:rsidP="004D116D">
      <w:pPr>
        <w:pStyle w:val="ListParagraph"/>
        <w:numPr>
          <w:ilvl w:val="1"/>
          <w:numId w:val="3"/>
        </w:numPr>
        <w:rPr>
          <w:b/>
          <w:bCs/>
        </w:rPr>
      </w:pPr>
      <w:r>
        <w:t xml:space="preserve">P.g 91: Kinesthetic interfaces </w:t>
      </w:r>
      <w:r w:rsidR="003937BE">
        <w:t>4.6.3</w:t>
      </w:r>
    </w:p>
    <w:p w14:paraId="24E285A9" w14:textId="6B536105" w:rsidR="001D2ACF" w:rsidRPr="001D2ACF" w:rsidRDefault="001D2ACF" w:rsidP="001D2ACF">
      <w:pPr>
        <w:pStyle w:val="ListParagraph"/>
        <w:numPr>
          <w:ilvl w:val="0"/>
          <w:numId w:val="3"/>
        </w:numPr>
        <w:rPr>
          <w:b/>
          <w:bCs/>
        </w:rPr>
      </w:pPr>
      <w:r>
        <w:t xml:space="preserve">Using sin for movement </w:t>
      </w:r>
    </w:p>
    <w:p w14:paraId="27FD2477" w14:textId="650D2FDA" w:rsidR="001D2ACF" w:rsidRPr="001D2ACF" w:rsidRDefault="001D2ACF" w:rsidP="001D2ACF">
      <w:pPr>
        <w:pStyle w:val="ListParagraph"/>
        <w:numPr>
          <w:ilvl w:val="0"/>
          <w:numId w:val="3"/>
        </w:numPr>
        <w:rPr>
          <w:b/>
          <w:bCs/>
        </w:rPr>
      </w:pPr>
      <w:r>
        <w:t>Using array to manage force spheres (lists are computationally too heavy)</w:t>
      </w:r>
    </w:p>
    <w:p w14:paraId="3D8DA546" w14:textId="77777777" w:rsidR="001D2ACF" w:rsidRPr="003D2421" w:rsidRDefault="001D2ACF" w:rsidP="001D2ACF">
      <w:pPr>
        <w:pStyle w:val="ListParagraph"/>
        <w:numPr>
          <w:ilvl w:val="0"/>
          <w:numId w:val="3"/>
        </w:numPr>
        <w:rPr>
          <w:b/>
          <w:bCs/>
        </w:rPr>
      </w:pPr>
    </w:p>
    <w:p w14:paraId="4F5D3BCB" w14:textId="6B5F0A1D" w:rsidR="00FC01CE" w:rsidRDefault="005B25BE" w:rsidP="006F5689">
      <w:pPr>
        <w:rPr>
          <w:b/>
          <w:bCs/>
        </w:rPr>
      </w:pPr>
      <w:r>
        <w:rPr>
          <w:b/>
          <w:bCs/>
        </w:rPr>
        <w:t>Things to consider:</w:t>
      </w:r>
    </w:p>
    <w:p w14:paraId="71FFB0F9" w14:textId="19B1C79F" w:rsidR="005B25BE" w:rsidRPr="003C00D9" w:rsidRDefault="005B25BE" w:rsidP="005B25BE">
      <w:pPr>
        <w:pStyle w:val="ListParagraph"/>
        <w:numPr>
          <w:ilvl w:val="0"/>
          <w:numId w:val="3"/>
        </w:numPr>
        <w:rPr>
          <w:b/>
          <w:bCs/>
        </w:rPr>
      </w:pPr>
      <w:r>
        <w:t>Factors influencing haptic perception (</w:t>
      </w:r>
      <w:r w:rsidR="004D315C">
        <w:t>EHD – 57)</w:t>
      </w:r>
    </w:p>
    <w:p w14:paraId="23BBAE99" w14:textId="01A33181" w:rsidR="003C00D9" w:rsidRPr="004957FF" w:rsidRDefault="003C00D9" w:rsidP="005B25BE">
      <w:pPr>
        <w:pStyle w:val="ListParagraph"/>
        <w:numPr>
          <w:ilvl w:val="0"/>
          <w:numId w:val="3"/>
        </w:numPr>
        <w:rPr>
          <w:b/>
          <w:bCs/>
        </w:rPr>
      </w:pPr>
      <w:r>
        <w:t xml:space="preserve">Evaluation of haptic systems (EHD </w:t>
      </w:r>
      <w:r w:rsidR="002E34C0">
        <w:t>–</w:t>
      </w:r>
      <w:r>
        <w:t xml:space="preserve"> </w:t>
      </w:r>
      <w:r w:rsidR="002E34C0">
        <w:t>587)</w:t>
      </w:r>
    </w:p>
    <w:p w14:paraId="02053E09" w14:textId="13826A72" w:rsidR="004957FF" w:rsidRPr="00B26916" w:rsidRDefault="000F6750" w:rsidP="005B25BE">
      <w:pPr>
        <w:pStyle w:val="ListParagraph"/>
        <w:numPr>
          <w:ilvl w:val="0"/>
          <w:numId w:val="3"/>
        </w:numPr>
        <w:rPr>
          <w:b/>
          <w:bCs/>
        </w:rPr>
      </w:pPr>
      <w:r>
        <w:t>Advantages and Disadvantages of parallel mechanism (force dimension) (EHD – 272)</w:t>
      </w:r>
    </w:p>
    <w:p w14:paraId="217A0B77" w14:textId="6A8BDB18" w:rsidR="00B26916" w:rsidRPr="00C11F92" w:rsidRDefault="00B26916" w:rsidP="00B26916">
      <w:pPr>
        <w:pStyle w:val="ListParagraph"/>
        <w:numPr>
          <w:ilvl w:val="1"/>
          <w:numId w:val="3"/>
        </w:numPr>
        <w:rPr>
          <w:b/>
          <w:bCs/>
        </w:rPr>
      </w:pPr>
      <w:r>
        <w:t xml:space="preserve">Parallel mechanical design </w:t>
      </w:r>
      <w:r w:rsidR="002447C1">
        <w:t>– 3DoF</w:t>
      </w:r>
    </w:p>
    <w:p w14:paraId="40D366F6" w14:textId="5504AAE7" w:rsidR="00C11F92" w:rsidRPr="00F93786" w:rsidRDefault="00C11F92" w:rsidP="00C11F92">
      <w:pPr>
        <w:pStyle w:val="ListParagraph"/>
        <w:numPr>
          <w:ilvl w:val="0"/>
          <w:numId w:val="3"/>
        </w:numPr>
        <w:rPr>
          <w:b/>
          <w:bCs/>
        </w:rPr>
      </w:pPr>
      <w:r>
        <w:t xml:space="preserve">Hypothesis: motivation of patients participating in an immersive VR rehabilitation exercise will by higher than that of patients </w:t>
      </w:r>
      <w:r w:rsidR="00C14A1E">
        <w:t xml:space="preserve">doing standard rehabilitation force exercises </w:t>
      </w:r>
    </w:p>
    <w:p w14:paraId="4603C27B" w14:textId="77777777" w:rsidR="00F93786" w:rsidRDefault="00F93786" w:rsidP="00F93786">
      <w:pPr>
        <w:rPr>
          <w:b/>
          <w:bCs/>
        </w:rPr>
      </w:pPr>
    </w:p>
    <w:p w14:paraId="1243163F" w14:textId="2E3C5888" w:rsidR="00364C2D" w:rsidRDefault="00F93786" w:rsidP="00364C2D">
      <w:pPr>
        <w:rPr>
          <w:b/>
          <w:bCs/>
        </w:rPr>
      </w:pPr>
      <w:r>
        <w:rPr>
          <w:b/>
          <w:bCs/>
        </w:rPr>
        <w:t>Literature review:</w:t>
      </w:r>
    </w:p>
    <w:p w14:paraId="749DE945" w14:textId="7B4759E9" w:rsidR="00364C2D" w:rsidRPr="00364C2D" w:rsidRDefault="00364C2D" w:rsidP="00364C2D">
      <w:pPr>
        <w:pStyle w:val="ListParagraph"/>
        <w:numPr>
          <w:ilvl w:val="0"/>
          <w:numId w:val="3"/>
        </w:numPr>
        <w:rPr>
          <w:color w:val="FF0000"/>
        </w:rPr>
      </w:pPr>
      <w:r w:rsidRPr="00364C2D">
        <w:rPr>
          <w:color w:val="FF0000"/>
        </w:rPr>
        <w:t xml:space="preserve">Make sure to say that the novit falcon provides similar range of movement and force feedback </w:t>
      </w:r>
      <w:r>
        <w:rPr>
          <w:color w:val="FF0000"/>
        </w:rPr>
        <w:t xml:space="preserve">to the force dimension delta </w:t>
      </w:r>
    </w:p>
    <w:p w14:paraId="53E24BA8" w14:textId="2CB802E0" w:rsidR="00F93786" w:rsidRDefault="00F93786" w:rsidP="00F93786">
      <w:pPr>
        <w:pStyle w:val="ListParagraph"/>
        <w:numPr>
          <w:ilvl w:val="0"/>
          <w:numId w:val="3"/>
        </w:numPr>
      </w:pPr>
      <w:r w:rsidRPr="00F93786">
        <w:t xml:space="preserve">Using delta device for </w:t>
      </w:r>
      <w:r>
        <w:t xml:space="preserve">develop </w:t>
      </w:r>
      <w:r w:rsidRPr="00F93786">
        <w:t>robotic texture discrimination task to assess and train touch sensibility</w:t>
      </w:r>
      <w:r>
        <w:t xml:space="preserve"> </w:t>
      </w:r>
      <w:r>
        <w:fldChar w:fldCharType="begin"/>
      </w:r>
      <w:r>
        <w:instrText xml:space="preserve"> ADDIN ZOTERO_ITEM CSL_CITATION {"citationID":"h3MKr6tJ","properties":{"formattedCitation":"(Villar Ortega {\\i{}et al.}, 2022)","plainCitation":"(Villar Ortega et al., 2022)","noteIndex":0},"citationItems":[{"id":184,"uris":["http://zotero.org/users/local/bxy3x0Si/items/XCGQMDX5"],"itemData":{"id":184,"type":"article-journal","abstract":"Stroke survivors are commonly affected by somatosensory impairment, hampering their ability to interpret somatosensory information. Somatosensory information has been shown to critically support movement execution in healthy individuals and stroke survivors. Despite the detrimental effect of somatosensory impairments on performing activities of daily living, somatosensory training—in stark contrast to motor training—does not represent standard care in neurorehabilitation. Reasons for the neglected somatosensory treatment are the lack of high-quality research demonstrating the benefits of somatosensory interventions on stroke recovery, the unavailability of reliable quantitative assessments of sensorimotor deficits, and the labor-intensive nature of somatosensory training that relies on therapists guiding the hands of patients with motor impairments. To address this clinical need, we developed a virtual reality-based robotic texture discrimination task to assess and train touch sensibility. Our system incorporates the possibility to robotically guide the participants' hands during texture exploration (i.e., passive touch) and no-guided free texture exploration (i.e., active touch). We ran a 3-day experiment with thirty-six healthy participants who were asked to discriminate the odd texture among three visually identical textures –haptically rendered with the robotic device– following the method of constant stimuli. All participants trained with the passive and active conditions in randomized order on different days. We investigated the reliability of our system using the Intraclass Correlation Coefficient (ICC). We also evaluated the enhancement of participants' touch sensibility via somatosensory retraining and compared whether this enhancement differed between training with active vs. passive conditions. Our results showed that participants significantly improved their task performance after training. Moreover, we found that training effects were not significantly different between active and passive conditions, yet, passive exploration seemed to increase participants' perceived competence. The reliability of our system ranged from poor (in active condition) to moderate and good (in passive condition), probably due to the dependence of the ICC on the between-subject variability, which in a healthy population is usually small. Together, our virtual reality-based robotic haptic system may be a key asset for evaluating and retraining sensory loss with minimal supervision, especially for brain-injured patients who require guidance to move their hands.","container-title":"Frontiers in Rehabilitation Sciences","DOI":"10.3389/fresc.2022.929431","ISSN":"2673-6861","journalAbbreviation":"Front Rehabil Sci","note":"PMID: 36189030\nPMCID: PMC9397824","page":"929431","source":"PubMed Central","title":"Enhancing touch sensibility by sensory retraining in a sensory discrimination task via haptic rendering","volume":"3","author":[{"family":"Villar Ortega","given":"Eduardo"},{"family":"Aksöz","given":"Efe Anil"},{"family":"Buetler","given":"Karin A."},{"family":"Marchal-Crespo","given":"Laura"}],"issued":{"date-parts":[["2022",8,1]]}}}],"schema":"https://github.com/citation-style-language/schema/raw/master/csl-citation.json"} </w:instrText>
      </w:r>
      <w:r>
        <w:fldChar w:fldCharType="separate"/>
      </w:r>
      <w:r w:rsidRPr="00F93786">
        <w:rPr>
          <w:rFonts w:ascii="Calibri" w:hAnsi="Calibri" w:cs="Calibri"/>
          <w:kern w:val="0"/>
          <w:szCs w:val="24"/>
        </w:rPr>
        <w:t xml:space="preserve">(Villar Ortega </w:t>
      </w:r>
      <w:r w:rsidRPr="00F93786">
        <w:rPr>
          <w:rFonts w:ascii="Calibri" w:hAnsi="Calibri" w:cs="Calibri"/>
          <w:i/>
          <w:iCs/>
          <w:kern w:val="0"/>
          <w:szCs w:val="24"/>
        </w:rPr>
        <w:t>et al.</w:t>
      </w:r>
      <w:r w:rsidRPr="00F93786">
        <w:rPr>
          <w:rFonts w:ascii="Calibri" w:hAnsi="Calibri" w:cs="Calibri"/>
          <w:kern w:val="0"/>
          <w:szCs w:val="24"/>
        </w:rPr>
        <w:t>, 2022)</w:t>
      </w:r>
      <w:r>
        <w:fldChar w:fldCharType="end"/>
      </w:r>
    </w:p>
    <w:p w14:paraId="53099DAD" w14:textId="61AE0B7F" w:rsidR="00F93786" w:rsidRDefault="00F93786" w:rsidP="00F93786">
      <w:pPr>
        <w:pStyle w:val="ListParagraph"/>
        <w:numPr>
          <w:ilvl w:val="0"/>
          <w:numId w:val="3"/>
        </w:numPr>
      </w:pPr>
      <w:r>
        <w:t>Using delta device to create model predictive controllers as assistive robotic forces my hinder the rehabilitation process</w:t>
      </w:r>
      <w:r w:rsidR="004C7343">
        <w:t>, to create assistive forces</w:t>
      </w:r>
      <w:r>
        <w:t xml:space="preserve"> </w:t>
      </w:r>
      <w:r>
        <w:fldChar w:fldCharType="begin"/>
      </w:r>
      <w:r w:rsidR="004C7343">
        <w:instrText xml:space="preserve"> ADDIN ZOTERO_ITEM CSL_CITATION {"citationID":"AdPEgnQv","properties":{"formattedCitation":"(\\uc0\\u214{}zen, Buetler and Marchal-Crespo, 2021)","plainCitation":"(Özen, Buetler and Marchal-Crespo, 2021)","noteIndex":0},"citationItems":[{"id":181,"uris":["http://zotero.org/users/local/bxy3x0Si/items/JLJ2XMLY"],"itemData":{"id":181,"type":"article-journal","abstract":"Despite recent advances in robot-assisted training, the benefits of haptic guidance on motor (re)learning are still limited. While haptic guidance may increase task performance during training, it may also decrease participants' effort and interfere with the perception of the environment dynamics, hindering somatosensory information crucial for motor learning. Importantly, haptic guidance limits motor variability, a factor considered essential for learning. We propose that Model Predictive Controllers (MPC) might be good alternatives to haptic guidance since they minimize the assisting forces and promote motor variability during training. We conducted a study with 40 healthy participants to investigate the effectiveness of MPCs on learning a dynamic task. The task consisted of swinging a virtual pendulum to hit incoming targets with the pendulum ball. The environment was haptically rendered using a Delta robot. We designed two MPCs: the first MPC—end-effector MPC—applied the optimal assisting forces on the end-effector. A second MPC—ball MPC—applied its forces on the virtual pendulum ball to further reduce the assisting forces. The participants' performance during training and learning at short- and long-term retention tests were compared to a control group who trained without assistance, and a group that trained with conventional haptic guidance. We hypothesized that the end-effector MPC would promote motor variability and minimize the assisting forces during training, and thus, promote learning. Moreover, we hypothesized that the ball MPC would enhance the performance and motivation during training but limit the motor variability and sense of agency (i.e., the feeling of having control over their movements), and therefore, limit learning. We found that the MPCs reduce the assisting forces compared to haptic guidance. Training with the end-effector MPC increases the movement variability and does not hinder the pendulum swing variability during training, ultimately enhancing the learning of the task dynamics compared to the other groups. Finally, we observed that increases in the sense of agency seemed to be associated with learning when training with the end-effector MPC. In conclusion, training with MPCs enhances motor learning of tasks with complex dynamics and are promising strategies to improve robotic training outcomes in neurological patients.","container-title":"Frontiers in Neuroscience","DOI":"10.3389/fnins.2020.600059","ISSN":"1662-4548","journalAbbreviation":"Front Neurosci","note":"PMID: 33603642\nPMCID: PMC7884323","page":"600059","source":"PubMed Central","title":"Promoting Motor Variability During Robotic Assistance Enhances Motor Learning of Dynamic Tasks","volume":"14","author":[{"family":"Özen","given":"Özhan"},{"family":"Buetler","given":"Karin A."},{"family":"Marchal-Crespo","given":"Laura"}],"issued":{"date-parts":[["2021",2,2]]}}}],"schema":"https://github.com/citation-style-language/schema/raw/master/csl-citation.json"} </w:instrText>
      </w:r>
      <w:r>
        <w:fldChar w:fldCharType="separate"/>
      </w:r>
      <w:r w:rsidR="004C7343" w:rsidRPr="004C7343">
        <w:rPr>
          <w:rFonts w:ascii="Calibri" w:hAnsi="Calibri" w:cs="Calibri"/>
          <w:kern w:val="0"/>
          <w:szCs w:val="24"/>
        </w:rPr>
        <w:t>(Özen, Buetler and Marchal-Crespo, 2021)</w:t>
      </w:r>
      <w:r>
        <w:fldChar w:fldCharType="end"/>
      </w:r>
    </w:p>
    <w:p w14:paraId="6987C270" w14:textId="0589D17F" w:rsidR="006D4F12" w:rsidRDefault="006D4F12" w:rsidP="00F93786">
      <w:pPr>
        <w:pStyle w:val="ListParagraph"/>
        <w:numPr>
          <w:ilvl w:val="0"/>
          <w:numId w:val="3"/>
        </w:numPr>
      </w:pPr>
      <w:r>
        <w:t xml:space="preserve">Using novit falcon, there was an assistive force game on computer, showed that can distinguish between unhealthy and healthy subjects in a follow the path game </w:t>
      </w:r>
      <w:r w:rsidR="00AE308D">
        <w:fldChar w:fldCharType="begin"/>
      </w:r>
      <w:r w:rsidR="00AE308D">
        <w:instrText xml:space="preserve"> ADDIN ZOTERO_ITEM CSL_CITATION {"citationID":"TXTzk9RX","properties":{"formattedCitation":"(Guti\\uc0\\u233{}rrez {\\i{}et al.}, 2020)","plainCitation":"(Gutiérrez et al., 2020)","noteIndex":0},"citationItems":[{"id":22,"uris":["http://zotero.org/users/local/bxy3x0Si/items/4HI76T2X"],"itemData":{"id":22,"type":"article-journal","abstract":"Cervical Spinal Cord injury (SCI) is a neurological disease that produces, as a consequence, impairments of the upper limb function. This paper illustrates a virtual reality platform based on three serious games for upper limb rehabilitation with electromyography monitoring, providing force feedback to the patient. In the rehabilitation process proposed, haptic feedback was provided to the patients to strength the arm muscles by means of the Novint Falcon device. This end-effector device was used to manipulate the serious games. During the therapy performance, the system recorded electromyography signals from the patient’s arm muscles, which may be used to monitor muscle contraction. The work presented a virtual reality system developed for spinal cord-injured patients. Each virtual reality environment could be modified in strength and duration according to the patients’ needs and was implemented for recording quantitative data about the motor performance. The platform was validated as a proof of concept in cervical spinal cord-injured patients. Results showed that this rehabilitation platform could be used for obtaining objective information in relation to motor control characteristics.","container-title":"Applied Sciences","DOI":"10.3390/app10030963","ISSN":"2076-3417","issue":"3","language":"en","license":"http://creativecommons.org/licenses/by/3.0/","note":"number: 3\npublisher: Multidisciplinary Digital Publishing Institute","page":"963","source":"www.mdpi.com","title":"Serious Game Platform with Haptic Feedback and EMG Monitoring for Upper Limb Rehabilitation and Smoothness Quantification on Spinal Cord Injury Patients","volume":"10","author":[{"family":"Gutiérrez","given":"Álvaro"},{"family":"Sepúlveda-Muñoz","given":"Delia"},{"family":"Gil-Agudo","given":"Ángel"},{"family":"Reyes Guzmán","given":"Ana","non-dropping-particle":"de los"}],"issued":{"date-parts":[["2020",1]]}}}],"schema":"https://github.com/citation-style-language/schema/raw/master/csl-citation.json"} </w:instrText>
      </w:r>
      <w:r w:rsidR="00AE308D">
        <w:fldChar w:fldCharType="separate"/>
      </w:r>
      <w:r w:rsidR="00AE308D" w:rsidRPr="00AE308D">
        <w:rPr>
          <w:rFonts w:ascii="Calibri" w:hAnsi="Calibri" w:cs="Calibri"/>
          <w:kern w:val="0"/>
          <w:szCs w:val="24"/>
        </w:rPr>
        <w:t xml:space="preserve">(Gutiérrez </w:t>
      </w:r>
      <w:r w:rsidR="00AE308D" w:rsidRPr="00AE308D">
        <w:rPr>
          <w:rFonts w:ascii="Calibri" w:hAnsi="Calibri" w:cs="Calibri"/>
          <w:i/>
          <w:iCs/>
          <w:kern w:val="0"/>
          <w:szCs w:val="24"/>
        </w:rPr>
        <w:t>et al.</w:t>
      </w:r>
      <w:r w:rsidR="00AE308D" w:rsidRPr="00AE308D">
        <w:rPr>
          <w:rFonts w:ascii="Calibri" w:hAnsi="Calibri" w:cs="Calibri"/>
          <w:kern w:val="0"/>
          <w:szCs w:val="24"/>
        </w:rPr>
        <w:t>, 2020)</w:t>
      </w:r>
      <w:r w:rsidR="00AE308D">
        <w:fldChar w:fldCharType="end"/>
      </w:r>
    </w:p>
    <w:p w14:paraId="4ED9BFA0" w14:textId="06DCBE70" w:rsidR="00BF6962" w:rsidRDefault="000C3023" w:rsidP="00BF6962">
      <w:pPr>
        <w:pStyle w:val="ListParagraph"/>
        <w:numPr>
          <w:ilvl w:val="0"/>
          <w:numId w:val="3"/>
        </w:numPr>
      </w:pPr>
      <w:r>
        <w:t xml:space="preserve">Use of novit falcon to find that </w:t>
      </w:r>
      <w:r w:rsidRPr="000C3023">
        <w:t>force feedback regulates the smoothness, accuracy, and duration of the subject’s movement, whereby converging or diverging force fields influence the range of variations of the hand speed</w:t>
      </w:r>
      <w:r w:rsidR="00BF6962">
        <w:t xml:space="preserve"> </w:t>
      </w:r>
      <w:r w:rsidR="00BF6962">
        <w:fldChar w:fldCharType="begin"/>
      </w:r>
      <w:r w:rsidR="00BF6962">
        <w:instrText xml:space="preserve"> ADDIN ZOTERO_ITEM CSL_CITATION {"citationID":"7uQr4Tfq","properties":{"formattedCitation":"(Cappa {\\i{}et al.}, 2013)","plainCitation":"(Cappa et al., 2013)","noteIndex":0},"citationItems":[{"id":192,"uris":["http://zotero.org/users/local/bxy3x0Si/items/H4KY6XXL"],"itemData":{"id":192,"type":"article-journal","abstract":"In this paper, we demonstrate that healthy adults respond differentially to the administration of force feedback and the presentation of scientific content in a virtual environment, where they interact with a low-cost haptic device. Subjects are tasked with controlling the movement of a cursor on a predefined trajectory that is superimposed on a map of New York City’s Bronx Zoo. The system is characterized in terms of a suite of objective indices quantifying the subjects’ dexterity in planning and generating the multijoint visuomotor tasks. We find that force feedback regulates the smoothness, accuracy, and duration of the subject’s movement, whereby converging or diverging force fields influence the range of variations of the hand speed. Finally, our findings provide preliminary evidence that using educational content increases subjects’ satisfaction. Improving the level of interest through the inclusion of learning elements can increase the time spent performing rehabilitation tasks and promote learning in a new context.","container-title":"PLoS ONE","DOI":"10.1371/journal.pone.0083945","ISSN":"1932-6203","issue":"12","journalAbbreviation":"PLoS One","note":"PMID: 24349562\nPMCID: PMC3862801","page":"e83945","source":"PubMed Central","title":"Can Force Feedback and Science Learning Enhance the Effectiveness of Neuro-Rehabilitation? An Experimental Study on Using a Low-Cost 3D Joystick and a Virtual Visit to a Zoo","title-short":"Can Force Feedback and Science Learning Enhance the Effectiveness of Neuro-Rehabilitation?","volume":"8","author":[{"family":"Cappa","given":"Paolo"},{"family":"Clerico","given":"Andrea"},{"family":"Nov","given":"Oded"},{"family":"Porfiri","given":"Maurizio"}],"issued":{"date-parts":[["2013",12,13]]}}}],"schema":"https://github.com/citation-style-language/schema/raw/master/csl-citation.json"} </w:instrText>
      </w:r>
      <w:r w:rsidR="00BF6962">
        <w:fldChar w:fldCharType="separate"/>
      </w:r>
      <w:r w:rsidR="00BF6962" w:rsidRPr="00BF6962">
        <w:rPr>
          <w:rFonts w:ascii="Calibri" w:hAnsi="Calibri" w:cs="Calibri"/>
          <w:kern w:val="0"/>
          <w:szCs w:val="24"/>
        </w:rPr>
        <w:t xml:space="preserve">(Cappa </w:t>
      </w:r>
      <w:r w:rsidR="00BF6962" w:rsidRPr="00BF6962">
        <w:rPr>
          <w:rFonts w:ascii="Calibri" w:hAnsi="Calibri" w:cs="Calibri"/>
          <w:i/>
          <w:iCs/>
          <w:kern w:val="0"/>
          <w:szCs w:val="24"/>
        </w:rPr>
        <w:t>et al.</w:t>
      </w:r>
      <w:r w:rsidR="00BF6962" w:rsidRPr="00BF6962">
        <w:rPr>
          <w:rFonts w:ascii="Calibri" w:hAnsi="Calibri" w:cs="Calibri"/>
          <w:kern w:val="0"/>
          <w:szCs w:val="24"/>
        </w:rPr>
        <w:t>, 2013)</w:t>
      </w:r>
      <w:r w:rsidR="00BF6962">
        <w:fldChar w:fldCharType="end"/>
      </w:r>
    </w:p>
    <w:p w14:paraId="362FD6B3" w14:textId="0E5A708C" w:rsidR="00AD1C7D" w:rsidRDefault="00364C2D" w:rsidP="00BF6962">
      <w:pPr>
        <w:pStyle w:val="ListParagraph"/>
        <w:numPr>
          <w:ilvl w:val="0"/>
          <w:numId w:val="3"/>
        </w:numPr>
      </w:pPr>
      <w:r>
        <w:t xml:space="preserve">Novit falcon: </w:t>
      </w:r>
      <w:r w:rsidR="00AD1C7D">
        <w:t xml:space="preserve">Effect of force feedback using EMG readings on upper limb </w:t>
      </w:r>
      <w:r w:rsidR="00AD1C7D">
        <w:fldChar w:fldCharType="begin"/>
      </w:r>
      <w:r w:rsidR="00AD1C7D">
        <w:instrText xml:space="preserve"> ADDIN ZOTERO_ITEM CSL_CITATION {"citationID":"Lllxrlkm","properties":{"formattedCitation":"(Nagaraj and Constantinescu, 2009)","plainCitation":"(Nagaraj and Constantinescu, 2009)","noteIndex":0},"citationItems":[{"id":199,"uris":["http://zotero.org/users/local/bxy3x0Si/items/HYXYUH75"],"itemData":{"id":199,"type":"paper-conference","abstract":"A methodology for studying the effect of vibrations generated by a haptic interface on upper limb is introduced. In the proposed methodology, a subject presses on a horizontally vibrating, rigid, virtual object with a cheap off-the-shelf (COTS) haptic device. When the subject feels vibrations of fixed amplitude and varying frequencies the electromyographic (EMG) activity of upper limb is recorded. The relationship between the maximum force feedback and the amplitude of the EMG recordings is obtained. It suggests that EMG activities in upper limb increase significantly even for small changes in the low force feedback from the haptic device. These results can be used to develop rehabilitation programs and evaluation methods that are based on vibration force feedback produced by COTS haptic devices.","container-title":"2009 Second International Conference on Emerging Trends in Engineering &amp; Technology","DOI":"10.1109/ICETET.2009.85","event-title":"2009 Second International Conference on Emerging Trends in Engineering &amp; Technology","note":"ISSN: 2157-0485","page":"55-58","source":"IEEE Xplore","title":"Effect of Haptic Force Feedback on Upper Limb","author":[{"family":"Nagaraj","given":"Sunil Belur"},{"family":"Constantinescu","given":"Daniela"}],"issued":{"date-parts":[["2009",12]]}}}],"schema":"https://github.com/citation-style-language/schema/raw/master/csl-citation.json"} </w:instrText>
      </w:r>
      <w:r w:rsidR="00AD1C7D">
        <w:fldChar w:fldCharType="separate"/>
      </w:r>
      <w:r w:rsidR="00AD1C7D" w:rsidRPr="00AD1C7D">
        <w:rPr>
          <w:rFonts w:ascii="Calibri" w:hAnsi="Calibri" w:cs="Calibri"/>
        </w:rPr>
        <w:t>(Nagaraj and Constantinescu, 2009)</w:t>
      </w:r>
      <w:r w:rsidR="00AD1C7D">
        <w:fldChar w:fldCharType="end"/>
      </w:r>
    </w:p>
    <w:p w14:paraId="12CCBCB2" w14:textId="069BD879" w:rsidR="009C1948" w:rsidRDefault="000815AB" w:rsidP="00BF6962">
      <w:pPr>
        <w:pStyle w:val="ListParagraph"/>
        <w:numPr>
          <w:ilvl w:val="0"/>
          <w:numId w:val="3"/>
        </w:numPr>
      </w:pPr>
      <w:r>
        <w:t xml:space="preserve">Novit falcon: </w:t>
      </w:r>
      <w:r w:rsidR="009C1948">
        <w:t xml:space="preserve">Finding haptic devices easier to learn and use – good user feedback and motivation for using haptic devices </w:t>
      </w:r>
      <w:r w:rsidR="00C07B14">
        <w:fldChar w:fldCharType="begin"/>
      </w:r>
      <w:r w:rsidR="00C07B14">
        <w:instrText xml:space="preserve"> ADDIN ZOTERO_ITEM CSL_CITATION {"citationID":"aIwsoaqk","properties":{"formattedCitation":"(Ram\\uc0\\u237{}rez--Fern\\uc0\\u225{}ndez, Mor\\uc0\\u225{}n and Garc\\uc0\\u237{}a--Canseco, 2015)","plainCitation":"(Ramírez--Fernández, Morán and García--Canseco, 2015)","noteIndex":0},"citationItems":[{"id":201,"uris":["http://zotero.org/users/local/bxy3x0Si/items/NDJW6NV6"],"itemData":{"id":201,"type":"paper-conference","abstract":"In this work we show that haptic feedback in upper limb motor therapy improves performance and generates a lower mental workload. To demonstrate this, two groups of participants (healthy adults and elders with hand motor problems) used a low-cost haptic device (Novint Falcon) and a non-robotic device (Leap Motion Controller). Participants conducted the same rehabilitation task by using a non-immersive virtual environment. Results show significant differences for all participants regarding precision on the use of the haptic feedback device. Additionally, participants in the older adult group demonstrated a lower mental workload while using the haptic device (Novint Falcon). Finally, qualitative results show that participants preferred to conduct their therapy exercises by using the haptic device, as they found it more useful, easier to use and easier to learn.","collection-title":"PervasiveHealth '15","container-title":"Proceedings of the 9th International Conference on Pervasive Computing Technologies for Healthcare","event-place":"Brussels, BEL","ISBN":"978-1-63190-045-7","page":"280–286","publisher":"ICST (Institute for Computer Sciences, Social-Informatics and Telecommunications Engineering)","publisher-place":"Brussels, BEL","source":"ACM Digital Library","title":"Haptic feedback in motor hand virtual therapy increases precision and generates less mental workload","author":[{"family":"Ramírez--Fernández","given":"Cristina"},{"family":"Morán","given":"Alberto L."},{"family":"García--Canseco","given":"Eloísa"}],"accessed":{"date-parts":[["2023",8,13]]},"issued":{"date-parts":[["2015",5,20]]}}}],"schema":"https://github.com/citation-style-language/schema/raw/master/csl-citation.json"} </w:instrText>
      </w:r>
      <w:r w:rsidR="00C07B14">
        <w:fldChar w:fldCharType="separate"/>
      </w:r>
      <w:r w:rsidR="00C07B14" w:rsidRPr="00C07B14">
        <w:rPr>
          <w:rFonts w:ascii="Calibri" w:hAnsi="Calibri" w:cs="Calibri"/>
          <w:kern w:val="0"/>
          <w:szCs w:val="24"/>
        </w:rPr>
        <w:t>(Ramírez--Fernández, Morán and García--Canseco, 2015)</w:t>
      </w:r>
      <w:r w:rsidR="00C07B14">
        <w:fldChar w:fldCharType="end"/>
      </w:r>
    </w:p>
    <w:p w14:paraId="172B4EF5" w14:textId="07133A1D" w:rsidR="000815AB" w:rsidRDefault="000815AB" w:rsidP="00BF6962">
      <w:pPr>
        <w:pStyle w:val="ListParagraph"/>
        <w:numPr>
          <w:ilvl w:val="0"/>
          <w:numId w:val="3"/>
        </w:numPr>
      </w:pPr>
      <w:r>
        <w:lastRenderedPageBreak/>
        <w:t xml:space="preserve">Novit falcon: Interacting with paintings and providing force feedback applied as a water simulation and collisions </w:t>
      </w:r>
      <w:r>
        <w:fldChar w:fldCharType="begin"/>
      </w:r>
      <w:r>
        <w:instrText xml:space="preserve"> ADDIN ZOTERO_ITEM CSL_CITATION {"citationID":"pmaaDWkx","properties":{"formattedCitation":"(Le {\\i{}et al.}, 2013)","plainCitation":"(Le et al., 2013)","noteIndex":0},"citationItems":[{"id":203,"uris":["http://zotero.org/users/local/bxy3x0Si/items/2DR9SEWY"],"itemData":{"id":203,"type":"paper-conference","container-title":"2013 IEEE 13th International Conference on Rehabilitation Robotics (ICORR)","DOI":"10.1109/ICORR.2013.6650468","event-place":"Seattle, WA","event-title":"2013 IEEE 13th International Conference on Rehabilitation Robotics (ICORR 2013)","ISBN":"978-1-4673-6024-1","language":"en","page":"1-6","publisher":"IEEE","publisher-place":"Seattle, WA","source":"DOI.org (Crossref)","title":"A haptically enhanced painting as a tool for neurorehabilitation","URL":"http://ieeexplore.ieee.org/document/6650468/","author":[{"family":"Le","given":"Hoang H."},{"family":"Loureiro","given":"Rui C. V."},{"family":"Dussopt","given":"Florian"},{"family":"Phillips","given":"Nicholas"},{"family":"Zivanovic","given":"Aleksander"},{"family":"Loomes","given":"Martin J."}],"accessed":{"date-parts":[["2023",8,13]]},"issued":{"date-parts":[["2013",6]]}}}],"schema":"https://github.com/citation-style-language/schema/raw/master/csl-citation.json"} </w:instrText>
      </w:r>
      <w:r>
        <w:fldChar w:fldCharType="separate"/>
      </w:r>
      <w:r w:rsidRPr="000815AB">
        <w:rPr>
          <w:rFonts w:ascii="Calibri" w:hAnsi="Calibri" w:cs="Calibri"/>
          <w:kern w:val="0"/>
          <w:szCs w:val="24"/>
        </w:rPr>
        <w:t xml:space="preserve">(Le </w:t>
      </w:r>
      <w:r w:rsidRPr="000815AB">
        <w:rPr>
          <w:rFonts w:ascii="Calibri" w:hAnsi="Calibri" w:cs="Calibri"/>
          <w:i/>
          <w:iCs/>
          <w:kern w:val="0"/>
          <w:szCs w:val="24"/>
        </w:rPr>
        <w:t>et al.</w:t>
      </w:r>
      <w:r w:rsidRPr="000815AB">
        <w:rPr>
          <w:rFonts w:ascii="Calibri" w:hAnsi="Calibri" w:cs="Calibri"/>
          <w:kern w:val="0"/>
          <w:szCs w:val="24"/>
        </w:rPr>
        <w:t>, 2013)</w:t>
      </w:r>
      <w:r>
        <w:fldChar w:fldCharType="end"/>
      </w:r>
    </w:p>
    <w:p w14:paraId="2F584EE0" w14:textId="0626A72B" w:rsidR="00D92C3A" w:rsidRDefault="00D92C3A" w:rsidP="00BF6962">
      <w:pPr>
        <w:pStyle w:val="ListParagraph"/>
        <w:numPr>
          <w:ilvl w:val="0"/>
          <w:numId w:val="3"/>
        </w:numPr>
      </w:pPr>
      <w:r>
        <w:t xml:space="preserve">Using novit falcon: producing opposing forces to reach a target </w:t>
      </w:r>
      <w:r w:rsidR="004B2E40">
        <w:fldChar w:fldCharType="begin"/>
      </w:r>
      <w:r w:rsidR="004B2E40">
        <w:instrText xml:space="preserve"> ADDIN ZOTERO_ITEM CSL_CITATION {"citationID":"IYojGzIW","properties":{"formattedCitation":"(Scalona {\\i{}et al.}, 2019)","plainCitation":"(Scalona et al., 2019)","noteIndex":0},"citationItems":[{"id":206,"uris":["http://zotero.org/users/local/bxy3x0Si/items/HLELPPK6"],"itemData":{"id":206,"type":"article-journal","abstract":"In this paper, we propose a new protocol, integrating Virtual Reality with the Novint Falcon, to evaluate motion performance during perturbed 3D reaching tasks. The protocol consists of six 3D point-to-point reaching tasks, performed using Falcon with six opposing force fields. Twenty subjects were enrolled in the study. During each task, subjects reached 80 targets and the protocol was repeated over three different days. The trajectories of the end-effector were recorded to calculate: duration of movement, length ratio, lateral deviation, aiming angle, speed metric, and normalized jerk. The coefficient of variation was calculated to study the intra-subject variability and the intra-class correlation coefficient to assess the reliability of the indices. Two-way repeated measurement ANOVA tests were performed for all indices in order to ascertain the effects of force and direction on the trajectories. Duration of movement, length ratio and speed metric have proven to be the most repeatable and reliable indices. Considering the force fields, subjects were able to optimize the trajectory in terms of duration and accuracy but not in terms of smoothness. Considering the directions, the best motor performance occurred when the trajectories were performed in the upper quadrant compared to those performed in the lower quadrant.","container-title":"Electronics","DOI":"10.3390/electronics8010032","ISSN":"2079-9292","issue":"1","language":"en","license":"http://creativecommons.org/licenses/by/3.0/","note":"number: 1\npublisher: Multidisciplinary Digital Publishing Institute","page":"32","source":"www.mdpi.com","title":"Perturbed Point-to-Point Reaching Tasks in a 3D Environment Using a Portable Haptic Device","volume":"8","author":[{"family":"Scalona","given":"Emilia"},{"family":"Hayes","given":"Darren"},{"family":"Del Prete","given":"Zaccaria"},{"family":"Palermo","given":"Eduardo"},{"family":"Rossi","given":"Stefano"}],"issued":{"date-parts":[["2019",1]]}}}],"schema":"https://github.com/citation-style-language/schema/raw/master/csl-citation.json"} </w:instrText>
      </w:r>
      <w:r w:rsidR="004B2E40">
        <w:fldChar w:fldCharType="separate"/>
      </w:r>
      <w:r w:rsidR="004B2E40" w:rsidRPr="004B2E40">
        <w:rPr>
          <w:rFonts w:ascii="Calibri" w:hAnsi="Calibri" w:cs="Calibri"/>
          <w:kern w:val="0"/>
          <w:szCs w:val="24"/>
        </w:rPr>
        <w:t xml:space="preserve">(Scalona </w:t>
      </w:r>
      <w:r w:rsidR="004B2E40" w:rsidRPr="004B2E40">
        <w:rPr>
          <w:rFonts w:ascii="Calibri" w:hAnsi="Calibri" w:cs="Calibri"/>
          <w:i/>
          <w:iCs/>
          <w:kern w:val="0"/>
          <w:szCs w:val="24"/>
        </w:rPr>
        <w:t>et al.</w:t>
      </w:r>
      <w:r w:rsidR="004B2E40" w:rsidRPr="004B2E40">
        <w:rPr>
          <w:rFonts w:ascii="Calibri" w:hAnsi="Calibri" w:cs="Calibri"/>
          <w:kern w:val="0"/>
          <w:szCs w:val="24"/>
        </w:rPr>
        <w:t>, 2019)</w:t>
      </w:r>
      <w:r w:rsidR="004B2E40">
        <w:fldChar w:fldCharType="end"/>
      </w:r>
    </w:p>
    <w:p w14:paraId="3D5863F3" w14:textId="38E9B39A" w:rsidR="004B2E40" w:rsidRDefault="004B2E40" w:rsidP="004B2E40">
      <w:pPr>
        <w:pStyle w:val="ListParagraph"/>
        <w:numPr>
          <w:ilvl w:val="1"/>
          <w:numId w:val="3"/>
        </w:numPr>
      </w:pPr>
      <w:r>
        <w:t xml:space="preserve">Read this! I can make mine different by making the forces adapt to the user instead of having static forces </w:t>
      </w:r>
      <w:r w:rsidR="00C1057D">
        <w:t xml:space="preserve"> </w:t>
      </w:r>
    </w:p>
    <w:p w14:paraId="5BCBB814" w14:textId="61444A38" w:rsidR="009C7403" w:rsidRDefault="00BF6962" w:rsidP="009C7403">
      <w:pPr>
        <w:pStyle w:val="ListParagraph"/>
        <w:numPr>
          <w:ilvl w:val="0"/>
          <w:numId w:val="3"/>
        </w:numPr>
        <w:rPr>
          <w:b/>
          <w:bCs/>
        </w:rPr>
      </w:pPr>
      <w:r w:rsidRPr="00BF6962">
        <w:rPr>
          <w:b/>
          <w:bCs/>
        </w:rPr>
        <w:t xml:space="preserve">A paper that’s worth reading as its like mine </w:t>
      </w:r>
      <w:r>
        <w:rPr>
          <w:b/>
          <w:bCs/>
        </w:rPr>
        <w:fldChar w:fldCharType="begin"/>
      </w:r>
      <w:r>
        <w:rPr>
          <w:b/>
          <w:bCs/>
        </w:rPr>
        <w:instrText xml:space="preserve"> ADDIN ZOTERO_ITEM CSL_CITATION {"citationID":"jYD9qMUJ","properties":{"formattedCitation":"(Nielsen and Universitet, no date)","plainCitation":"(Nielsen and Universitet, no date)","noteIndex":0},"citationItems":[{"id":196,"uris":["http://zotero.org/users/local/bxy3x0Si/items/E5D4X5ZN"],"itemData":{"id":196,"type":"article-journal","abstract":"This thesis documents the development of a prototype game-based rehabilitation system using the Novint Falcon. In the background chapter paralysis and stroke are outlined followed by a look into the haptic modality and force feedback. The chapter ends with look into existing desktop haptic devices and the Novint Falcon. In the analysis the state of the art in the context of Novint Falcon Rehabilitation is explored followed by a classiﬁcation of exercises that can be mapped to the Novint Falcon. Based upon the background and analysis a game design is made and implemented. An experiment is executed to determine if a game reward mechanic can increase the exercise done with the Novint Falcon. Unfortunately the data are not statistically signiﬁcant and the null hypothesis is retained. However the experiment yielded some positive qualitative results.","language":"en","source":"Zotero","title":"Game-based Upper Limb Rehabilitation utilising the Novint Falcon","author":[{"family":"Nielsen","given":"Emil Kaihøj"},{"family":"Universitet","given":"Aalborg"}]}}],"schema":"https://github.com/citation-style-language/schema/raw/master/csl-citation.json"} </w:instrText>
      </w:r>
      <w:r>
        <w:rPr>
          <w:b/>
          <w:bCs/>
        </w:rPr>
        <w:fldChar w:fldCharType="separate"/>
      </w:r>
      <w:r w:rsidRPr="00BF6962">
        <w:rPr>
          <w:rFonts w:ascii="Calibri" w:hAnsi="Calibri" w:cs="Calibri"/>
        </w:rPr>
        <w:t>(Nielsen and Universitet, no date)</w:t>
      </w:r>
      <w:r>
        <w:rPr>
          <w:b/>
          <w:bCs/>
        </w:rPr>
        <w:fldChar w:fldCharType="end"/>
      </w:r>
      <w:r w:rsidR="00AD1C7D">
        <w:rPr>
          <w:b/>
          <w:bCs/>
        </w:rPr>
        <w:t xml:space="preserve"> </w:t>
      </w:r>
      <w:r w:rsidR="00AD1C7D">
        <w:rPr>
          <w:b/>
          <w:bCs/>
        </w:rPr>
        <w:fldChar w:fldCharType="begin"/>
      </w:r>
      <w:r w:rsidR="00AD1C7D">
        <w:rPr>
          <w:b/>
          <w:bCs/>
        </w:rPr>
        <w:instrText xml:space="preserve"> ADDIN ZOTERO_ITEM CSL_CITATION {"citationID":"h3wJmHGb","properties":{"formattedCitation":"(Escobar {\\i{}et al.}, 2018)","plainCitation":"(Escobar et al., 2018)","noteIndex":0},"citationItems":[{"id":197,"uris":["http://zotero.org/users/local/bxy3x0Si/items/NHEI4P7S"],"itemData":{"id":197,"type":"article-journal","abstract":"This paper proposes a tool to support the rehabilitation of upper limbs assisted remotely, which makes it possible for the physiotherapist to be able to assist and supervise the therapy to patients who can not go to rehabilitation centers. This","container-title":"Lecture Notes in Computer Science","ISSN":"0302-9743","language":"en","page":"136","source":"www.academia.edu","title":"Virtual System Using Haptic Device for Real-Time Tele-Rehabilitation of Upper Limbs","author":[{"family":"Escobar","given":"Ivón"},{"family":"Gálvez","given":"Catherine"},{"family":"Corrales","given":"Gabriel"},{"family":"Pruna","given":"Edwin"},{"family":"Pilatasig","given":"Marco"},{"family":"Montaluisa","given":"Javier"}],"issued":{"date-parts":[["2018"]]}}}],"schema":"https://github.com/citation-style-language/schema/raw/master/csl-citation.json"} </w:instrText>
      </w:r>
      <w:r w:rsidR="00AD1C7D">
        <w:rPr>
          <w:b/>
          <w:bCs/>
        </w:rPr>
        <w:fldChar w:fldCharType="separate"/>
      </w:r>
      <w:r w:rsidR="00AD1C7D" w:rsidRPr="00AD1C7D">
        <w:rPr>
          <w:rFonts w:ascii="Calibri" w:hAnsi="Calibri" w:cs="Calibri"/>
          <w:kern w:val="0"/>
          <w:szCs w:val="24"/>
        </w:rPr>
        <w:t xml:space="preserve">(Escobar </w:t>
      </w:r>
      <w:r w:rsidR="00AD1C7D" w:rsidRPr="00AD1C7D">
        <w:rPr>
          <w:rFonts w:ascii="Calibri" w:hAnsi="Calibri" w:cs="Calibri"/>
          <w:i/>
          <w:iCs/>
          <w:kern w:val="0"/>
          <w:szCs w:val="24"/>
        </w:rPr>
        <w:t>et al.</w:t>
      </w:r>
      <w:r w:rsidR="00AD1C7D" w:rsidRPr="00AD1C7D">
        <w:rPr>
          <w:rFonts w:ascii="Calibri" w:hAnsi="Calibri" w:cs="Calibri"/>
          <w:kern w:val="0"/>
          <w:szCs w:val="24"/>
        </w:rPr>
        <w:t>, 2018)</w:t>
      </w:r>
      <w:r w:rsidR="00AD1C7D">
        <w:rPr>
          <w:b/>
          <w:bCs/>
        </w:rPr>
        <w:fldChar w:fldCharType="end"/>
      </w:r>
    </w:p>
    <w:p w14:paraId="1A19C769" w14:textId="1D142F55" w:rsidR="009C7403" w:rsidRDefault="009C7403" w:rsidP="009C7403">
      <w:pPr>
        <w:rPr>
          <w:b/>
          <w:bCs/>
        </w:rPr>
      </w:pPr>
      <w:r>
        <w:rPr>
          <w:b/>
          <w:bCs/>
        </w:rPr>
        <w:t xml:space="preserve">Literature review plan: </w:t>
      </w:r>
    </w:p>
    <w:p w14:paraId="0AA5DC24" w14:textId="56532367" w:rsidR="009C7403" w:rsidRDefault="009C7403" w:rsidP="009C7403">
      <w:pPr>
        <w:pStyle w:val="ListParagraph"/>
        <w:numPr>
          <w:ilvl w:val="0"/>
          <w:numId w:val="3"/>
        </w:numPr>
      </w:pPr>
      <w:r>
        <w:t xml:space="preserve">What are the challenges in upper limb rehabilitation </w:t>
      </w:r>
    </w:p>
    <w:p w14:paraId="4A638D4C" w14:textId="01DE7E6F" w:rsidR="002002AA" w:rsidRDefault="002002AA" w:rsidP="009C7403">
      <w:pPr>
        <w:pStyle w:val="ListParagraph"/>
        <w:numPr>
          <w:ilvl w:val="0"/>
          <w:numId w:val="3"/>
        </w:numPr>
      </w:pPr>
      <w:r>
        <w:t xml:space="preserve">What current techniques are there in upper limb rehabilitation </w:t>
      </w:r>
    </w:p>
    <w:p w14:paraId="390220CD" w14:textId="4808F2BD" w:rsidR="00C0316C" w:rsidRDefault="00C0316C" w:rsidP="00C0316C">
      <w:pPr>
        <w:pStyle w:val="ListParagraph"/>
        <w:numPr>
          <w:ilvl w:val="1"/>
          <w:numId w:val="3"/>
        </w:numPr>
      </w:pPr>
      <w:r>
        <w:t xml:space="preserve">With or without use of robotics </w:t>
      </w:r>
    </w:p>
    <w:p w14:paraId="1E1F61EE" w14:textId="2D891401" w:rsidR="00C0316C" w:rsidRDefault="00C0316C" w:rsidP="00C0316C">
      <w:pPr>
        <w:pStyle w:val="ListParagraph"/>
        <w:numPr>
          <w:ilvl w:val="1"/>
          <w:numId w:val="3"/>
        </w:numPr>
      </w:pPr>
      <w:r>
        <w:t xml:space="preserve">Using robotics and/or virtual reality </w:t>
      </w:r>
    </w:p>
    <w:p w14:paraId="6B9320E9" w14:textId="2B5DAA28" w:rsidR="00D95D71" w:rsidRDefault="00C0316C" w:rsidP="00D95D71">
      <w:pPr>
        <w:pStyle w:val="ListParagraph"/>
        <w:numPr>
          <w:ilvl w:val="0"/>
          <w:numId w:val="3"/>
        </w:numPr>
      </w:pPr>
      <w:r>
        <w:t xml:space="preserve">What current techniques are there to measure progress of </w:t>
      </w:r>
      <w:r w:rsidR="00056F65">
        <w:t>patient’s</w:t>
      </w:r>
      <w:r>
        <w:t xml:space="preserve"> rehabilitation program </w:t>
      </w:r>
      <w:r w:rsidR="00056F65">
        <w:t xml:space="preserve">and why using a force dimension haptic device will allow better understanding of progression </w:t>
      </w:r>
    </w:p>
    <w:p w14:paraId="4E281823" w14:textId="45CBA8A7" w:rsidR="00056F65" w:rsidRDefault="002D3932" w:rsidP="002D3932">
      <w:r>
        <w:t>Main reason for using haptics devices</w:t>
      </w:r>
    </w:p>
    <w:p w14:paraId="174272B4" w14:textId="491EA16E" w:rsidR="002D3932" w:rsidRDefault="002D3932" w:rsidP="002D3932">
      <w:pPr>
        <w:pStyle w:val="ListParagraph"/>
        <w:numPr>
          <w:ilvl w:val="0"/>
          <w:numId w:val="3"/>
        </w:numPr>
      </w:pPr>
      <w:r>
        <w:t xml:space="preserve">Idea 1: The use of force feedback to improve the efficacy of patient recovery </w:t>
      </w:r>
    </w:p>
    <w:p w14:paraId="73695F01" w14:textId="63EF9D77" w:rsidR="002D3932" w:rsidRDefault="002D3932" w:rsidP="002D3932">
      <w:pPr>
        <w:pStyle w:val="ListParagraph"/>
        <w:numPr>
          <w:ilvl w:val="1"/>
          <w:numId w:val="3"/>
        </w:numPr>
      </w:pPr>
      <w:r>
        <w:t>Assistive forces, good and bad, and do they work?</w:t>
      </w:r>
    </w:p>
    <w:p w14:paraId="60DEF3BD" w14:textId="4080861F" w:rsidR="002D3932" w:rsidRDefault="002D3932" w:rsidP="002D3932">
      <w:pPr>
        <w:pStyle w:val="ListParagraph"/>
        <w:numPr>
          <w:ilvl w:val="1"/>
          <w:numId w:val="3"/>
        </w:numPr>
      </w:pPr>
      <w:r>
        <w:t>Resistive forces, good and bad, and do they work?</w:t>
      </w:r>
    </w:p>
    <w:p w14:paraId="3E5D0F4B" w14:textId="37E8F5C3" w:rsidR="002D3932" w:rsidRDefault="002D3932" w:rsidP="002D3932">
      <w:pPr>
        <w:pStyle w:val="ListParagraph"/>
        <w:numPr>
          <w:ilvl w:val="0"/>
          <w:numId w:val="3"/>
        </w:numPr>
      </w:pPr>
      <w:r>
        <w:t xml:space="preserve">Idea 2: </w:t>
      </w:r>
      <w:r w:rsidR="00BF4E91">
        <w:t xml:space="preserve">Data that the force feedback device can provide </w:t>
      </w:r>
      <w:r>
        <w:t xml:space="preserve"> </w:t>
      </w:r>
    </w:p>
    <w:p w14:paraId="04EF6A4E" w14:textId="26645662" w:rsidR="002D3932" w:rsidRDefault="002D3932" w:rsidP="002D3932">
      <w:pPr>
        <w:pStyle w:val="ListParagraph"/>
        <w:numPr>
          <w:ilvl w:val="1"/>
          <w:numId w:val="3"/>
        </w:numPr>
      </w:pPr>
      <w:r>
        <w:t>Providing more insight into a patients progress with more force data provided</w:t>
      </w:r>
    </w:p>
    <w:p w14:paraId="68B21A26" w14:textId="71F36E36" w:rsidR="002D3932" w:rsidRDefault="002D3932" w:rsidP="002D3932">
      <w:pPr>
        <w:pStyle w:val="ListParagraph"/>
        <w:numPr>
          <w:ilvl w:val="1"/>
          <w:numId w:val="3"/>
        </w:numPr>
      </w:pPr>
      <w:r>
        <w:t xml:space="preserve">The adaptability of VR and haptic device to match the patients progress, so programs can be individualised as sensory motor damage is different in everyone </w:t>
      </w:r>
    </w:p>
    <w:p w14:paraId="7C390CC2" w14:textId="77777777" w:rsidR="00FE29CD" w:rsidRDefault="00FE29CD" w:rsidP="00FE29CD">
      <w:pPr>
        <w:pStyle w:val="ListParagraph"/>
        <w:numPr>
          <w:ilvl w:val="1"/>
          <w:numId w:val="3"/>
        </w:numPr>
      </w:pPr>
      <w:r>
        <w:t xml:space="preserve">Gamify to give loads of feedback during and after the rehabilitation exercises </w:t>
      </w:r>
    </w:p>
    <w:p w14:paraId="0758FEF1" w14:textId="527B9A75" w:rsidR="00FE29CD" w:rsidRDefault="008848DC" w:rsidP="00BF4E91">
      <w:pPr>
        <w:pStyle w:val="ListParagraph"/>
        <w:numPr>
          <w:ilvl w:val="1"/>
          <w:numId w:val="3"/>
        </w:numPr>
      </w:pPr>
      <w:r>
        <w:t xml:space="preserve">This product as a result of all the data that it can provide can be an indication of relapsing of unsuccessful surgery </w:t>
      </w:r>
    </w:p>
    <w:p w14:paraId="63F913FD" w14:textId="12F39CDE" w:rsidR="00BF4E91" w:rsidRDefault="00BF4E91" w:rsidP="00BF4E91">
      <w:pPr>
        <w:pStyle w:val="ListParagraph"/>
        <w:numPr>
          <w:ilvl w:val="1"/>
          <w:numId w:val="3"/>
        </w:numPr>
      </w:pPr>
      <w:r>
        <w:t xml:space="preserve">Objective assessment vs subjective </w:t>
      </w:r>
      <w:r w:rsidR="00095D46">
        <w:t>assessment</w:t>
      </w:r>
      <w:r>
        <w:t xml:space="preserve"> (clinician vs robotic) </w:t>
      </w:r>
    </w:p>
    <w:p w14:paraId="2F20B8F2" w14:textId="44C4D327" w:rsidR="00535C5C" w:rsidRDefault="00535C5C" w:rsidP="00535C5C">
      <w:pPr>
        <w:pStyle w:val="ListParagraph"/>
        <w:numPr>
          <w:ilvl w:val="0"/>
          <w:numId w:val="3"/>
        </w:numPr>
      </w:pPr>
      <w:r>
        <w:t xml:space="preserve">Idea 3: Motivation of patients when they are discharged from hospital </w:t>
      </w:r>
    </w:p>
    <w:p w14:paraId="752C8C86" w14:textId="6E85CCFD" w:rsidR="00535C5C" w:rsidRDefault="00535C5C" w:rsidP="00535C5C">
      <w:pPr>
        <w:pStyle w:val="ListParagraph"/>
        <w:numPr>
          <w:ilvl w:val="1"/>
          <w:numId w:val="3"/>
        </w:numPr>
      </w:pPr>
      <w:r>
        <w:t xml:space="preserve">Paper showing improved motivation using game based rehabilitation </w:t>
      </w:r>
    </w:p>
    <w:p w14:paraId="6BDB4D1D" w14:textId="2C03C82D" w:rsidR="00095D46" w:rsidRDefault="00095D46" w:rsidP="00095D46">
      <w:pPr>
        <w:pStyle w:val="ListParagraph"/>
        <w:numPr>
          <w:ilvl w:val="0"/>
          <w:numId w:val="3"/>
        </w:numPr>
      </w:pPr>
      <w:r>
        <w:t xml:space="preserve">Idea 4: </w:t>
      </w:r>
      <w:r w:rsidR="007641E9">
        <w:t xml:space="preserve">Current </w:t>
      </w:r>
      <w:r w:rsidR="00D95D71">
        <w:t>upper limb</w:t>
      </w:r>
      <w:r w:rsidR="007641E9">
        <w:t xml:space="preserve"> rehabilitation techniques using VR and Haptic feedback </w:t>
      </w:r>
    </w:p>
    <w:p w14:paraId="46663C4E" w14:textId="5B71F6BC" w:rsidR="00D95D71" w:rsidRDefault="00D95D71" w:rsidP="00D95D71">
      <w:r>
        <w:t xml:space="preserve">Write a summary about the gaps, and how rehabilitation work can improve and why my project is going to help improve this </w:t>
      </w:r>
    </w:p>
    <w:p w14:paraId="216E55AA" w14:textId="43A8046F" w:rsidR="00BF4E91" w:rsidRPr="00BF4E91" w:rsidRDefault="007641E9" w:rsidP="00AE77E9">
      <w:pPr>
        <w:rPr>
          <w:b/>
          <w:bCs/>
        </w:rPr>
      </w:pPr>
      <w:r>
        <w:rPr>
          <w:b/>
          <w:bCs/>
        </w:rPr>
        <w:t>Discussion</w:t>
      </w:r>
    </w:p>
    <w:p w14:paraId="304C534F" w14:textId="7F13D08F" w:rsidR="003628B8" w:rsidRDefault="003628B8" w:rsidP="00CD6ECE">
      <w:pPr>
        <w:pStyle w:val="ListParagraph"/>
        <w:numPr>
          <w:ilvl w:val="0"/>
          <w:numId w:val="3"/>
        </w:numPr>
      </w:pPr>
      <w:r>
        <w:t xml:space="preserve">Can apply machine learning to adapt the program </w:t>
      </w:r>
    </w:p>
    <w:p w14:paraId="3D131465" w14:textId="77777777" w:rsidR="002D3932" w:rsidRDefault="002D3932" w:rsidP="00535C5C">
      <w:pPr>
        <w:ind w:left="1080"/>
      </w:pPr>
    </w:p>
    <w:p w14:paraId="1F307DFE" w14:textId="77777777" w:rsidR="00056F65" w:rsidRDefault="00056F65" w:rsidP="00056F65"/>
    <w:p w14:paraId="4764D366" w14:textId="77777777" w:rsidR="00056F65" w:rsidRPr="009C7403" w:rsidRDefault="00056F65" w:rsidP="00056F65"/>
    <w:p w14:paraId="19346D1E" w14:textId="652AD764" w:rsidR="009C1948" w:rsidRPr="00BF6962" w:rsidRDefault="009C1948" w:rsidP="009C1948">
      <w:pPr>
        <w:pStyle w:val="ListParagraph"/>
        <w:rPr>
          <w:b/>
          <w:bCs/>
        </w:rPr>
      </w:pPr>
    </w:p>
    <w:p w14:paraId="1C5EA9ED" w14:textId="77777777" w:rsidR="00F93786" w:rsidRPr="00F93786" w:rsidRDefault="00F93786" w:rsidP="00F93786">
      <w:pPr>
        <w:rPr>
          <w:b/>
          <w:bCs/>
        </w:rPr>
      </w:pPr>
    </w:p>
    <w:p w14:paraId="592AEE10" w14:textId="4B0ACF54" w:rsidR="00306867" w:rsidRPr="00FC01CE" w:rsidRDefault="00306867" w:rsidP="00306867">
      <w:pPr>
        <w:rPr>
          <w:b/>
          <w:bCs/>
        </w:rPr>
      </w:pPr>
    </w:p>
    <w:sectPr w:rsidR="00306867" w:rsidRPr="00FC01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428A3"/>
    <w:multiLevelType w:val="hybridMultilevel"/>
    <w:tmpl w:val="05248FF4"/>
    <w:lvl w:ilvl="0" w:tplc="5C6C29B8">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1B2CCD"/>
    <w:multiLevelType w:val="hybridMultilevel"/>
    <w:tmpl w:val="2ABA76CA"/>
    <w:lvl w:ilvl="0" w:tplc="C370597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924586E"/>
    <w:multiLevelType w:val="hybridMultilevel"/>
    <w:tmpl w:val="88F81D7C"/>
    <w:lvl w:ilvl="0" w:tplc="6BEEF430">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CE2E84"/>
    <w:multiLevelType w:val="hybridMultilevel"/>
    <w:tmpl w:val="CD2A5E88"/>
    <w:lvl w:ilvl="0" w:tplc="478AD85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16486543">
    <w:abstractNumId w:val="0"/>
  </w:num>
  <w:num w:numId="2" w16cid:durableId="496187920">
    <w:abstractNumId w:val="2"/>
  </w:num>
  <w:num w:numId="3" w16cid:durableId="2113892193">
    <w:abstractNumId w:val="3"/>
  </w:num>
  <w:num w:numId="4" w16cid:durableId="10366603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D44"/>
    <w:rsid w:val="00003CCB"/>
    <w:rsid w:val="0000687F"/>
    <w:rsid w:val="00011C3E"/>
    <w:rsid w:val="00013053"/>
    <w:rsid w:val="00013057"/>
    <w:rsid w:val="000133A8"/>
    <w:rsid w:val="00033859"/>
    <w:rsid w:val="00035EE8"/>
    <w:rsid w:val="000448D2"/>
    <w:rsid w:val="00045E05"/>
    <w:rsid w:val="0004752D"/>
    <w:rsid w:val="00056F65"/>
    <w:rsid w:val="000614F6"/>
    <w:rsid w:val="00066811"/>
    <w:rsid w:val="0006737B"/>
    <w:rsid w:val="000760C2"/>
    <w:rsid w:val="000778BD"/>
    <w:rsid w:val="000815AB"/>
    <w:rsid w:val="00095D46"/>
    <w:rsid w:val="00096638"/>
    <w:rsid w:val="000A1B13"/>
    <w:rsid w:val="000B76D8"/>
    <w:rsid w:val="000B7B28"/>
    <w:rsid w:val="000C2B41"/>
    <w:rsid w:val="000C2C5D"/>
    <w:rsid w:val="000C3023"/>
    <w:rsid w:val="000C534B"/>
    <w:rsid w:val="000D110A"/>
    <w:rsid w:val="000D22B5"/>
    <w:rsid w:val="000D3983"/>
    <w:rsid w:val="000D5C07"/>
    <w:rsid w:val="000D7C60"/>
    <w:rsid w:val="000E1104"/>
    <w:rsid w:val="000E148D"/>
    <w:rsid w:val="000F6750"/>
    <w:rsid w:val="000F6D68"/>
    <w:rsid w:val="00106F73"/>
    <w:rsid w:val="00117D95"/>
    <w:rsid w:val="0012030D"/>
    <w:rsid w:val="00123460"/>
    <w:rsid w:val="00132216"/>
    <w:rsid w:val="00133EDA"/>
    <w:rsid w:val="001439C3"/>
    <w:rsid w:val="001512EE"/>
    <w:rsid w:val="001638F3"/>
    <w:rsid w:val="0016756F"/>
    <w:rsid w:val="0017176F"/>
    <w:rsid w:val="00194B0D"/>
    <w:rsid w:val="001A3163"/>
    <w:rsid w:val="001B1766"/>
    <w:rsid w:val="001B3619"/>
    <w:rsid w:val="001B629C"/>
    <w:rsid w:val="001C2A30"/>
    <w:rsid w:val="001C30E7"/>
    <w:rsid w:val="001C4724"/>
    <w:rsid w:val="001C48EC"/>
    <w:rsid w:val="001D2ACF"/>
    <w:rsid w:val="001E3470"/>
    <w:rsid w:val="001E3D2A"/>
    <w:rsid w:val="001F7369"/>
    <w:rsid w:val="002002AA"/>
    <w:rsid w:val="00203B06"/>
    <w:rsid w:val="00205302"/>
    <w:rsid w:val="0020608B"/>
    <w:rsid w:val="002202D4"/>
    <w:rsid w:val="0022698A"/>
    <w:rsid w:val="002447C1"/>
    <w:rsid w:val="00264F9A"/>
    <w:rsid w:val="00267400"/>
    <w:rsid w:val="0028043F"/>
    <w:rsid w:val="002812E2"/>
    <w:rsid w:val="00283288"/>
    <w:rsid w:val="002B41F1"/>
    <w:rsid w:val="002B6BDA"/>
    <w:rsid w:val="002C33AE"/>
    <w:rsid w:val="002C5534"/>
    <w:rsid w:val="002D3932"/>
    <w:rsid w:val="002E1659"/>
    <w:rsid w:val="002E34C0"/>
    <w:rsid w:val="002E41D0"/>
    <w:rsid w:val="002E6934"/>
    <w:rsid w:val="002F1990"/>
    <w:rsid w:val="002F3580"/>
    <w:rsid w:val="002F3BFE"/>
    <w:rsid w:val="002F40F2"/>
    <w:rsid w:val="00304465"/>
    <w:rsid w:val="00306867"/>
    <w:rsid w:val="00310488"/>
    <w:rsid w:val="00314DAA"/>
    <w:rsid w:val="00317B57"/>
    <w:rsid w:val="003217B8"/>
    <w:rsid w:val="00340DF2"/>
    <w:rsid w:val="003628B8"/>
    <w:rsid w:val="00364C2D"/>
    <w:rsid w:val="00383309"/>
    <w:rsid w:val="00385EC5"/>
    <w:rsid w:val="00390D94"/>
    <w:rsid w:val="003937BE"/>
    <w:rsid w:val="003959E8"/>
    <w:rsid w:val="003A34B9"/>
    <w:rsid w:val="003A7A68"/>
    <w:rsid w:val="003B14BF"/>
    <w:rsid w:val="003B7B07"/>
    <w:rsid w:val="003C00D9"/>
    <w:rsid w:val="003C5A2A"/>
    <w:rsid w:val="003D2421"/>
    <w:rsid w:val="003E30E7"/>
    <w:rsid w:val="003E6EE7"/>
    <w:rsid w:val="003F61D9"/>
    <w:rsid w:val="00401CF0"/>
    <w:rsid w:val="004116F9"/>
    <w:rsid w:val="0041622C"/>
    <w:rsid w:val="00421CA5"/>
    <w:rsid w:val="0043140B"/>
    <w:rsid w:val="00457F07"/>
    <w:rsid w:val="004671A7"/>
    <w:rsid w:val="004727E0"/>
    <w:rsid w:val="00474AE0"/>
    <w:rsid w:val="004773A7"/>
    <w:rsid w:val="004809CC"/>
    <w:rsid w:val="00484191"/>
    <w:rsid w:val="004876E0"/>
    <w:rsid w:val="00490266"/>
    <w:rsid w:val="004957FF"/>
    <w:rsid w:val="004A5599"/>
    <w:rsid w:val="004B2E40"/>
    <w:rsid w:val="004B5C7C"/>
    <w:rsid w:val="004B7C38"/>
    <w:rsid w:val="004B7F8E"/>
    <w:rsid w:val="004C492C"/>
    <w:rsid w:val="004C54FA"/>
    <w:rsid w:val="004C7343"/>
    <w:rsid w:val="004D116D"/>
    <w:rsid w:val="004D315C"/>
    <w:rsid w:val="004D4F7C"/>
    <w:rsid w:val="004D7250"/>
    <w:rsid w:val="004E0163"/>
    <w:rsid w:val="004F4DC6"/>
    <w:rsid w:val="0051591F"/>
    <w:rsid w:val="00517716"/>
    <w:rsid w:val="00525958"/>
    <w:rsid w:val="00535C5C"/>
    <w:rsid w:val="00537D64"/>
    <w:rsid w:val="00564CE0"/>
    <w:rsid w:val="005728FB"/>
    <w:rsid w:val="00577048"/>
    <w:rsid w:val="00590B30"/>
    <w:rsid w:val="005A1AE8"/>
    <w:rsid w:val="005A7F09"/>
    <w:rsid w:val="005B25BE"/>
    <w:rsid w:val="005C0312"/>
    <w:rsid w:val="005C3929"/>
    <w:rsid w:val="005C532E"/>
    <w:rsid w:val="005C78CA"/>
    <w:rsid w:val="005D3621"/>
    <w:rsid w:val="005D4CDE"/>
    <w:rsid w:val="0060221A"/>
    <w:rsid w:val="006078B0"/>
    <w:rsid w:val="0063692F"/>
    <w:rsid w:val="00643860"/>
    <w:rsid w:val="00660613"/>
    <w:rsid w:val="006636D0"/>
    <w:rsid w:val="006754D0"/>
    <w:rsid w:val="006779BC"/>
    <w:rsid w:val="00692317"/>
    <w:rsid w:val="00694FD1"/>
    <w:rsid w:val="006972BB"/>
    <w:rsid w:val="006A584E"/>
    <w:rsid w:val="006B2A5E"/>
    <w:rsid w:val="006C1025"/>
    <w:rsid w:val="006D3195"/>
    <w:rsid w:val="006D4F12"/>
    <w:rsid w:val="006E4C8E"/>
    <w:rsid w:val="006F4CC8"/>
    <w:rsid w:val="006F4DDA"/>
    <w:rsid w:val="006F5689"/>
    <w:rsid w:val="00707C03"/>
    <w:rsid w:val="00707F60"/>
    <w:rsid w:val="00715EDA"/>
    <w:rsid w:val="00740E14"/>
    <w:rsid w:val="00745B62"/>
    <w:rsid w:val="00760655"/>
    <w:rsid w:val="00760BE0"/>
    <w:rsid w:val="007641E9"/>
    <w:rsid w:val="00777B8E"/>
    <w:rsid w:val="00787884"/>
    <w:rsid w:val="00795BE2"/>
    <w:rsid w:val="007A7F5D"/>
    <w:rsid w:val="007B232A"/>
    <w:rsid w:val="007B5153"/>
    <w:rsid w:val="007B5A71"/>
    <w:rsid w:val="007B7735"/>
    <w:rsid w:val="007C2937"/>
    <w:rsid w:val="007C3F56"/>
    <w:rsid w:val="007C5725"/>
    <w:rsid w:val="007D03D6"/>
    <w:rsid w:val="007D343A"/>
    <w:rsid w:val="007F3ECE"/>
    <w:rsid w:val="00803154"/>
    <w:rsid w:val="008044F7"/>
    <w:rsid w:val="00814B7B"/>
    <w:rsid w:val="008202A9"/>
    <w:rsid w:val="00825174"/>
    <w:rsid w:val="0082667C"/>
    <w:rsid w:val="00835B37"/>
    <w:rsid w:val="00842A28"/>
    <w:rsid w:val="008567FF"/>
    <w:rsid w:val="00865F64"/>
    <w:rsid w:val="008716C6"/>
    <w:rsid w:val="00872BFD"/>
    <w:rsid w:val="008848DC"/>
    <w:rsid w:val="00890136"/>
    <w:rsid w:val="00892C36"/>
    <w:rsid w:val="0089533F"/>
    <w:rsid w:val="00897D44"/>
    <w:rsid w:val="008C47BA"/>
    <w:rsid w:val="008D1B80"/>
    <w:rsid w:val="008D3EBB"/>
    <w:rsid w:val="008D506F"/>
    <w:rsid w:val="008D6BA0"/>
    <w:rsid w:val="008E7C51"/>
    <w:rsid w:val="008F4524"/>
    <w:rsid w:val="008F65BB"/>
    <w:rsid w:val="008F738A"/>
    <w:rsid w:val="009015A0"/>
    <w:rsid w:val="0091054F"/>
    <w:rsid w:val="00915D8B"/>
    <w:rsid w:val="0092042F"/>
    <w:rsid w:val="00920FAE"/>
    <w:rsid w:val="0092343B"/>
    <w:rsid w:val="00931585"/>
    <w:rsid w:val="00934AAE"/>
    <w:rsid w:val="009441F9"/>
    <w:rsid w:val="0095181A"/>
    <w:rsid w:val="00952E30"/>
    <w:rsid w:val="0096165E"/>
    <w:rsid w:val="00975628"/>
    <w:rsid w:val="0098532A"/>
    <w:rsid w:val="0099067F"/>
    <w:rsid w:val="00991085"/>
    <w:rsid w:val="00991357"/>
    <w:rsid w:val="00992D60"/>
    <w:rsid w:val="009942D1"/>
    <w:rsid w:val="009A095D"/>
    <w:rsid w:val="009A25FD"/>
    <w:rsid w:val="009A388A"/>
    <w:rsid w:val="009B0478"/>
    <w:rsid w:val="009B4223"/>
    <w:rsid w:val="009C1948"/>
    <w:rsid w:val="009C4546"/>
    <w:rsid w:val="009C7403"/>
    <w:rsid w:val="009E389B"/>
    <w:rsid w:val="00A11A52"/>
    <w:rsid w:val="00A11B62"/>
    <w:rsid w:val="00A23581"/>
    <w:rsid w:val="00A26994"/>
    <w:rsid w:val="00A32929"/>
    <w:rsid w:val="00A40579"/>
    <w:rsid w:val="00A40D1C"/>
    <w:rsid w:val="00A538CB"/>
    <w:rsid w:val="00A55374"/>
    <w:rsid w:val="00A61E60"/>
    <w:rsid w:val="00A65578"/>
    <w:rsid w:val="00A67E85"/>
    <w:rsid w:val="00A85033"/>
    <w:rsid w:val="00A85268"/>
    <w:rsid w:val="00AB4D54"/>
    <w:rsid w:val="00AC7063"/>
    <w:rsid w:val="00AC79F5"/>
    <w:rsid w:val="00AD1C7D"/>
    <w:rsid w:val="00AE308D"/>
    <w:rsid w:val="00AE77E9"/>
    <w:rsid w:val="00AF5633"/>
    <w:rsid w:val="00B14CF6"/>
    <w:rsid w:val="00B15EA0"/>
    <w:rsid w:val="00B22E06"/>
    <w:rsid w:val="00B26916"/>
    <w:rsid w:val="00B46703"/>
    <w:rsid w:val="00B60EFE"/>
    <w:rsid w:val="00B62E87"/>
    <w:rsid w:val="00B6686F"/>
    <w:rsid w:val="00B74562"/>
    <w:rsid w:val="00B84823"/>
    <w:rsid w:val="00BA01A1"/>
    <w:rsid w:val="00BB0E16"/>
    <w:rsid w:val="00BC52B1"/>
    <w:rsid w:val="00BD27BA"/>
    <w:rsid w:val="00BD5A6A"/>
    <w:rsid w:val="00BD7A78"/>
    <w:rsid w:val="00BF2BB0"/>
    <w:rsid w:val="00BF4E91"/>
    <w:rsid w:val="00BF5479"/>
    <w:rsid w:val="00BF6962"/>
    <w:rsid w:val="00C0316C"/>
    <w:rsid w:val="00C03D65"/>
    <w:rsid w:val="00C07B14"/>
    <w:rsid w:val="00C1057D"/>
    <w:rsid w:val="00C11F92"/>
    <w:rsid w:val="00C14A1E"/>
    <w:rsid w:val="00C20EDC"/>
    <w:rsid w:val="00C32D11"/>
    <w:rsid w:val="00C62636"/>
    <w:rsid w:val="00C718F6"/>
    <w:rsid w:val="00C824F3"/>
    <w:rsid w:val="00C91F90"/>
    <w:rsid w:val="00CA0967"/>
    <w:rsid w:val="00CA728B"/>
    <w:rsid w:val="00CA7CF9"/>
    <w:rsid w:val="00CB1C89"/>
    <w:rsid w:val="00CD2CAF"/>
    <w:rsid w:val="00CD405B"/>
    <w:rsid w:val="00CD6ECE"/>
    <w:rsid w:val="00CE0902"/>
    <w:rsid w:val="00CE4EB0"/>
    <w:rsid w:val="00D00FE5"/>
    <w:rsid w:val="00D02D9B"/>
    <w:rsid w:val="00D138D8"/>
    <w:rsid w:val="00D157F3"/>
    <w:rsid w:val="00D23B1B"/>
    <w:rsid w:val="00D23FA9"/>
    <w:rsid w:val="00D25418"/>
    <w:rsid w:val="00D36AF2"/>
    <w:rsid w:val="00D478F5"/>
    <w:rsid w:val="00D54DA6"/>
    <w:rsid w:val="00D6536F"/>
    <w:rsid w:val="00D660AC"/>
    <w:rsid w:val="00D76113"/>
    <w:rsid w:val="00D8608C"/>
    <w:rsid w:val="00D90A68"/>
    <w:rsid w:val="00D92C3A"/>
    <w:rsid w:val="00D95D71"/>
    <w:rsid w:val="00DA15D5"/>
    <w:rsid w:val="00DB798D"/>
    <w:rsid w:val="00DC09A7"/>
    <w:rsid w:val="00DC188A"/>
    <w:rsid w:val="00DC2893"/>
    <w:rsid w:val="00DC5C24"/>
    <w:rsid w:val="00DC6771"/>
    <w:rsid w:val="00DC6A42"/>
    <w:rsid w:val="00DE06D2"/>
    <w:rsid w:val="00DE3D07"/>
    <w:rsid w:val="00DF3EA7"/>
    <w:rsid w:val="00E06812"/>
    <w:rsid w:val="00E0757E"/>
    <w:rsid w:val="00E2530D"/>
    <w:rsid w:val="00E26BBD"/>
    <w:rsid w:val="00E3038C"/>
    <w:rsid w:val="00E46CB9"/>
    <w:rsid w:val="00E505B0"/>
    <w:rsid w:val="00E5169A"/>
    <w:rsid w:val="00E55202"/>
    <w:rsid w:val="00E57EC2"/>
    <w:rsid w:val="00E60745"/>
    <w:rsid w:val="00E6475D"/>
    <w:rsid w:val="00E753EC"/>
    <w:rsid w:val="00E90D6A"/>
    <w:rsid w:val="00E91BA2"/>
    <w:rsid w:val="00E946C9"/>
    <w:rsid w:val="00EA241B"/>
    <w:rsid w:val="00EB33BA"/>
    <w:rsid w:val="00EB6317"/>
    <w:rsid w:val="00ED4AEC"/>
    <w:rsid w:val="00ED7DAD"/>
    <w:rsid w:val="00EF1131"/>
    <w:rsid w:val="00EF3186"/>
    <w:rsid w:val="00EF320A"/>
    <w:rsid w:val="00F06FE3"/>
    <w:rsid w:val="00F1084B"/>
    <w:rsid w:val="00F130A2"/>
    <w:rsid w:val="00F17E6A"/>
    <w:rsid w:val="00F22B38"/>
    <w:rsid w:val="00F23D21"/>
    <w:rsid w:val="00F326DB"/>
    <w:rsid w:val="00F3772A"/>
    <w:rsid w:val="00F427CC"/>
    <w:rsid w:val="00F46C99"/>
    <w:rsid w:val="00F619D7"/>
    <w:rsid w:val="00F625C5"/>
    <w:rsid w:val="00F660A6"/>
    <w:rsid w:val="00F708B6"/>
    <w:rsid w:val="00F7136C"/>
    <w:rsid w:val="00F718CF"/>
    <w:rsid w:val="00F76173"/>
    <w:rsid w:val="00F80B3B"/>
    <w:rsid w:val="00F85B96"/>
    <w:rsid w:val="00F93786"/>
    <w:rsid w:val="00F95449"/>
    <w:rsid w:val="00FB47BE"/>
    <w:rsid w:val="00FB618B"/>
    <w:rsid w:val="00FB64C0"/>
    <w:rsid w:val="00FC01CE"/>
    <w:rsid w:val="00FC0E75"/>
    <w:rsid w:val="00FD031F"/>
    <w:rsid w:val="00FD3C67"/>
    <w:rsid w:val="00FD7582"/>
    <w:rsid w:val="00FE29CD"/>
    <w:rsid w:val="00FE381F"/>
    <w:rsid w:val="00FE3CB6"/>
    <w:rsid w:val="00FE4900"/>
    <w:rsid w:val="00FF19BA"/>
    <w:rsid w:val="00FF1EDD"/>
    <w:rsid w:val="00FF49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66474"/>
  <w15:chartTrackingRefBased/>
  <w15:docId w15:val="{B55DCF72-4AA9-4817-B8B2-931E8F5C2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738A"/>
    <w:pPr>
      <w:ind w:left="720"/>
      <w:contextualSpacing/>
    </w:pPr>
  </w:style>
  <w:style w:type="paragraph" w:styleId="Bibliography">
    <w:name w:val="Bibliography"/>
    <w:basedOn w:val="Normal"/>
    <w:next w:val="Normal"/>
    <w:uiPriority w:val="37"/>
    <w:semiHidden/>
    <w:unhideWhenUsed/>
    <w:rsid w:val="006E4C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06</TotalTime>
  <Pages>4</Pages>
  <Words>15363</Words>
  <Characters>87574</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MacGregor (MSc Computer Science FT)</dc:creator>
  <cp:keywords/>
  <dc:description/>
  <cp:lastModifiedBy>Stuart MacGregor (MSc Computer Science FT)</cp:lastModifiedBy>
  <cp:revision>417</cp:revision>
  <dcterms:created xsi:type="dcterms:W3CDTF">2023-07-26T08:18:00Z</dcterms:created>
  <dcterms:modified xsi:type="dcterms:W3CDTF">2023-08-15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eJtopPW"/&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